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Content>
        <w:p w14:paraId="43A4057C" w14:textId="05469D79" w:rsidR="00960F7E" w:rsidRPr="00255520" w:rsidRDefault="00960F7E">
          <w:pPr>
            <w:rPr>
              <w:rFonts w:ascii="Calibri" w:hAnsi="Calibri" w:cs="Calibri"/>
            </w:rPr>
          </w:pPr>
        </w:p>
        <w:p w14:paraId="0A4C773A" w14:textId="21080E19"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6A7B09" w:rsidRDefault="006A7B09">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690748EF" w:rsidR="006A7B09" w:rsidRDefault="006A7B09">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6A7B09" w:rsidRDefault="006A7B09">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6A7B09" w:rsidRDefault="006A7B09">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690748EF" w:rsidR="006A7B09" w:rsidRDefault="006A7B09">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6A7B09" w:rsidRDefault="006A7B09">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6A7B09" w:rsidRDefault="006A7B09">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6A7B09" w:rsidRDefault="006A7B09">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8DDF718" w14:textId="2CE51AA2" w:rsidR="00391E1A"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7869916" w:history="1">
            <w:r w:rsidR="00391E1A" w:rsidRPr="00DA4811">
              <w:rPr>
                <w:rStyle w:val="Hyperlink"/>
                <w:rFonts w:ascii="Calibri" w:hAnsi="Calibri" w:cs="Calibri"/>
                <w:noProof/>
              </w:rPr>
              <w:t>Abstract</w:t>
            </w:r>
            <w:r w:rsidR="00391E1A">
              <w:rPr>
                <w:noProof/>
                <w:webHidden/>
              </w:rPr>
              <w:tab/>
            </w:r>
            <w:r w:rsidR="00391E1A">
              <w:rPr>
                <w:noProof/>
                <w:webHidden/>
              </w:rPr>
              <w:fldChar w:fldCharType="begin"/>
            </w:r>
            <w:r w:rsidR="00391E1A">
              <w:rPr>
                <w:noProof/>
                <w:webHidden/>
              </w:rPr>
              <w:instrText xml:space="preserve"> PAGEREF _Toc47869916 \h </w:instrText>
            </w:r>
            <w:r w:rsidR="00391E1A">
              <w:rPr>
                <w:noProof/>
                <w:webHidden/>
              </w:rPr>
            </w:r>
            <w:r w:rsidR="00391E1A">
              <w:rPr>
                <w:noProof/>
                <w:webHidden/>
              </w:rPr>
              <w:fldChar w:fldCharType="separate"/>
            </w:r>
            <w:r w:rsidR="00391E1A">
              <w:rPr>
                <w:noProof/>
                <w:webHidden/>
              </w:rPr>
              <w:t>2</w:t>
            </w:r>
            <w:r w:rsidR="00391E1A">
              <w:rPr>
                <w:noProof/>
                <w:webHidden/>
              </w:rPr>
              <w:fldChar w:fldCharType="end"/>
            </w:r>
          </w:hyperlink>
        </w:p>
        <w:p w14:paraId="565D307B" w14:textId="575BF5DC" w:rsidR="00391E1A" w:rsidRDefault="006A7B09">
          <w:pPr>
            <w:pStyle w:val="TOC1"/>
            <w:tabs>
              <w:tab w:val="right" w:leader="dot" w:pos="9350"/>
            </w:tabs>
            <w:rPr>
              <w:rFonts w:eastAsiaTheme="minorEastAsia" w:cstheme="minorBidi"/>
              <w:b w:val="0"/>
              <w:bCs w:val="0"/>
              <w:i w:val="0"/>
              <w:iCs w:val="0"/>
              <w:noProof/>
            </w:rPr>
          </w:pPr>
          <w:hyperlink w:anchor="_Toc47869917" w:history="1">
            <w:r w:rsidR="00391E1A" w:rsidRPr="00DA4811">
              <w:rPr>
                <w:rStyle w:val="Hyperlink"/>
                <w:rFonts w:ascii="Calibri" w:hAnsi="Calibri" w:cs="Calibri"/>
                <w:noProof/>
              </w:rPr>
              <w:t>Introduction</w:t>
            </w:r>
            <w:r w:rsidR="00391E1A">
              <w:rPr>
                <w:noProof/>
                <w:webHidden/>
              </w:rPr>
              <w:tab/>
            </w:r>
            <w:r w:rsidR="00391E1A">
              <w:rPr>
                <w:noProof/>
                <w:webHidden/>
              </w:rPr>
              <w:fldChar w:fldCharType="begin"/>
            </w:r>
            <w:r w:rsidR="00391E1A">
              <w:rPr>
                <w:noProof/>
                <w:webHidden/>
              </w:rPr>
              <w:instrText xml:space="preserve"> PAGEREF _Toc47869917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5019B394" w14:textId="2E0E8494" w:rsidR="00391E1A" w:rsidRDefault="006A7B09">
          <w:pPr>
            <w:pStyle w:val="TOC2"/>
            <w:tabs>
              <w:tab w:val="right" w:leader="dot" w:pos="9350"/>
            </w:tabs>
            <w:rPr>
              <w:rFonts w:eastAsiaTheme="minorEastAsia" w:cstheme="minorBidi"/>
              <w:b w:val="0"/>
              <w:bCs w:val="0"/>
              <w:noProof/>
              <w:sz w:val="24"/>
              <w:szCs w:val="24"/>
            </w:rPr>
          </w:pPr>
          <w:hyperlink w:anchor="_Toc47869918" w:history="1">
            <w:r w:rsidR="00391E1A" w:rsidRPr="00DA4811">
              <w:rPr>
                <w:rStyle w:val="Hyperlink"/>
                <w:rFonts w:ascii="Calibri" w:hAnsi="Calibri" w:cs="Calibri"/>
                <w:noProof/>
              </w:rPr>
              <w:t>DNA Methylation</w:t>
            </w:r>
            <w:r w:rsidR="00391E1A">
              <w:rPr>
                <w:noProof/>
                <w:webHidden/>
              </w:rPr>
              <w:tab/>
            </w:r>
            <w:r w:rsidR="00391E1A">
              <w:rPr>
                <w:noProof/>
                <w:webHidden/>
              </w:rPr>
              <w:fldChar w:fldCharType="begin"/>
            </w:r>
            <w:r w:rsidR="00391E1A">
              <w:rPr>
                <w:noProof/>
                <w:webHidden/>
              </w:rPr>
              <w:instrText xml:space="preserve"> PAGEREF _Toc47869918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050B06E4" w14:textId="2B091C3C" w:rsidR="00391E1A" w:rsidRDefault="006A7B09">
          <w:pPr>
            <w:pStyle w:val="TOC3"/>
            <w:tabs>
              <w:tab w:val="right" w:leader="dot" w:pos="9350"/>
            </w:tabs>
            <w:rPr>
              <w:rFonts w:eastAsiaTheme="minorEastAsia" w:cstheme="minorBidi"/>
              <w:noProof/>
              <w:sz w:val="24"/>
              <w:szCs w:val="24"/>
            </w:rPr>
          </w:pPr>
          <w:hyperlink w:anchor="_Toc47869919" w:history="1">
            <w:r w:rsidR="00391E1A" w:rsidRPr="00DA4811">
              <w:rPr>
                <w:rStyle w:val="Hyperlink"/>
                <w:rFonts w:ascii="Calibri" w:hAnsi="Calibri" w:cs="Calibri"/>
                <w:noProof/>
              </w:rPr>
              <w:t>Figure 1: DNA Methylation Patterns</w:t>
            </w:r>
            <w:r w:rsidR="00391E1A">
              <w:rPr>
                <w:noProof/>
                <w:webHidden/>
              </w:rPr>
              <w:tab/>
            </w:r>
            <w:r w:rsidR="00391E1A">
              <w:rPr>
                <w:noProof/>
                <w:webHidden/>
              </w:rPr>
              <w:fldChar w:fldCharType="begin"/>
            </w:r>
            <w:r w:rsidR="00391E1A">
              <w:rPr>
                <w:noProof/>
                <w:webHidden/>
              </w:rPr>
              <w:instrText xml:space="preserve"> PAGEREF _Toc47869919 \h </w:instrText>
            </w:r>
            <w:r w:rsidR="00391E1A">
              <w:rPr>
                <w:noProof/>
                <w:webHidden/>
              </w:rPr>
            </w:r>
            <w:r w:rsidR="00391E1A">
              <w:rPr>
                <w:noProof/>
                <w:webHidden/>
              </w:rPr>
              <w:fldChar w:fldCharType="separate"/>
            </w:r>
            <w:r w:rsidR="00391E1A">
              <w:rPr>
                <w:noProof/>
                <w:webHidden/>
              </w:rPr>
              <w:t>3</w:t>
            </w:r>
            <w:r w:rsidR="00391E1A">
              <w:rPr>
                <w:noProof/>
                <w:webHidden/>
              </w:rPr>
              <w:fldChar w:fldCharType="end"/>
            </w:r>
          </w:hyperlink>
        </w:p>
        <w:p w14:paraId="13140F4E" w14:textId="38896CDC" w:rsidR="00391E1A" w:rsidRDefault="006A7B09">
          <w:pPr>
            <w:pStyle w:val="TOC2"/>
            <w:tabs>
              <w:tab w:val="right" w:leader="dot" w:pos="9350"/>
            </w:tabs>
            <w:rPr>
              <w:rFonts w:eastAsiaTheme="minorEastAsia" w:cstheme="minorBidi"/>
              <w:b w:val="0"/>
              <w:bCs w:val="0"/>
              <w:noProof/>
              <w:sz w:val="24"/>
              <w:szCs w:val="24"/>
            </w:rPr>
          </w:pPr>
          <w:hyperlink w:anchor="_Toc47869920" w:history="1">
            <w:r w:rsidR="00391E1A" w:rsidRPr="00DA4811">
              <w:rPr>
                <w:rStyle w:val="Hyperlink"/>
                <w:rFonts w:ascii="Calibri" w:hAnsi="Calibri" w:cs="Calibri"/>
                <w:noProof/>
              </w:rPr>
              <w:t>Metabolomics</w:t>
            </w:r>
            <w:r w:rsidR="00391E1A">
              <w:rPr>
                <w:noProof/>
                <w:webHidden/>
              </w:rPr>
              <w:tab/>
            </w:r>
            <w:r w:rsidR="00391E1A">
              <w:rPr>
                <w:noProof/>
                <w:webHidden/>
              </w:rPr>
              <w:fldChar w:fldCharType="begin"/>
            </w:r>
            <w:r w:rsidR="00391E1A">
              <w:rPr>
                <w:noProof/>
                <w:webHidden/>
              </w:rPr>
              <w:instrText xml:space="preserve"> PAGEREF _Toc47869920 \h </w:instrText>
            </w:r>
            <w:r w:rsidR="00391E1A">
              <w:rPr>
                <w:noProof/>
                <w:webHidden/>
              </w:rPr>
            </w:r>
            <w:r w:rsidR="00391E1A">
              <w:rPr>
                <w:noProof/>
                <w:webHidden/>
              </w:rPr>
              <w:fldChar w:fldCharType="separate"/>
            </w:r>
            <w:r w:rsidR="00391E1A">
              <w:rPr>
                <w:noProof/>
                <w:webHidden/>
              </w:rPr>
              <w:t>4</w:t>
            </w:r>
            <w:r w:rsidR="00391E1A">
              <w:rPr>
                <w:noProof/>
                <w:webHidden/>
              </w:rPr>
              <w:fldChar w:fldCharType="end"/>
            </w:r>
          </w:hyperlink>
        </w:p>
        <w:p w14:paraId="039BD8D7" w14:textId="38A879CB" w:rsidR="00391E1A" w:rsidRDefault="006A7B09">
          <w:pPr>
            <w:pStyle w:val="TOC3"/>
            <w:tabs>
              <w:tab w:val="right" w:leader="dot" w:pos="9350"/>
            </w:tabs>
            <w:rPr>
              <w:rFonts w:eastAsiaTheme="minorEastAsia" w:cstheme="minorBidi"/>
              <w:noProof/>
              <w:sz w:val="24"/>
              <w:szCs w:val="24"/>
            </w:rPr>
          </w:pPr>
          <w:hyperlink w:anchor="_Toc47869921" w:history="1">
            <w:r w:rsidR="00391E1A" w:rsidRPr="00DA4811">
              <w:rPr>
                <w:rStyle w:val="Hyperlink"/>
                <w:rFonts w:ascii="Calibri" w:hAnsi="Calibri" w:cs="Calibri"/>
                <w:noProof/>
              </w:rPr>
              <w:t>Figure 2: Micronutrients in One-Carbon Metabolism and DNA Methylation</w:t>
            </w:r>
            <w:r w:rsidR="00391E1A">
              <w:rPr>
                <w:noProof/>
                <w:webHidden/>
              </w:rPr>
              <w:tab/>
            </w:r>
            <w:r w:rsidR="00391E1A">
              <w:rPr>
                <w:noProof/>
                <w:webHidden/>
              </w:rPr>
              <w:fldChar w:fldCharType="begin"/>
            </w:r>
            <w:r w:rsidR="00391E1A">
              <w:rPr>
                <w:noProof/>
                <w:webHidden/>
              </w:rPr>
              <w:instrText xml:space="preserve"> PAGEREF _Toc47869921 \h </w:instrText>
            </w:r>
            <w:r w:rsidR="00391E1A">
              <w:rPr>
                <w:noProof/>
                <w:webHidden/>
              </w:rPr>
            </w:r>
            <w:r w:rsidR="00391E1A">
              <w:rPr>
                <w:noProof/>
                <w:webHidden/>
              </w:rPr>
              <w:fldChar w:fldCharType="separate"/>
            </w:r>
            <w:r w:rsidR="00391E1A">
              <w:rPr>
                <w:noProof/>
                <w:webHidden/>
              </w:rPr>
              <w:t>4</w:t>
            </w:r>
            <w:r w:rsidR="00391E1A">
              <w:rPr>
                <w:noProof/>
                <w:webHidden/>
              </w:rPr>
              <w:fldChar w:fldCharType="end"/>
            </w:r>
          </w:hyperlink>
        </w:p>
        <w:p w14:paraId="0CDA57BF" w14:textId="16C4D486" w:rsidR="00391E1A" w:rsidRDefault="006A7B09">
          <w:pPr>
            <w:pStyle w:val="TOC2"/>
            <w:tabs>
              <w:tab w:val="right" w:leader="dot" w:pos="9350"/>
            </w:tabs>
            <w:rPr>
              <w:rFonts w:eastAsiaTheme="minorEastAsia" w:cstheme="minorBidi"/>
              <w:b w:val="0"/>
              <w:bCs w:val="0"/>
              <w:noProof/>
              <w:sz w:val="24"/>
              <w:szCs w:val="24"/>
            </w:rPr>
          </w:pPr>
          <w:hyperlink w:anchor="_Toc47869922" w:history="1">
            <w:r w:rsidR="00391E1A" w:rsidRPr="00DA4811">
              <w:rPr>
                <w:rStyle w:val="Hyperlink"/>
                <w:rFonts w:ascii="Calibri" w:hAnsi="Calibri" w:cs="Calibri"/>
                <w:noProof/>
              </w:rPr>
              <w:t>Type 1 Diabetes</w:t>
            </w:r>
            <w:r w:rsidR="00391E1A">
              <w:rPr>
                <w:noProof/>
                <w:webHidden/>
              </w:rPr>
              <w:tab/>
            </w:r>
            <w:r w:rsidR="00391E1A">
              <w:rPr>
                <w:noProof/>
                <w:webHidden/>
              </w:rPr>
              <w:fldChar w:fldCharType="begin"/>
            </w:r>
            <w:r w:rsidR="00391E1A">
              <w:rPr>
                <w:noProof/>
                <w:webHidden/>
              </w:rPr>
              <w:instrText xml:space="preserve"> PAGEREF _Toc47869922 \h </w:instrText>
            </w:r>
            <w:r w:rsidR="00391E1A">
              <w:rPr>
                <w:noProof/>
                <w:webHidden/>
              </w:rPr>
            </w:r>
            <w:r w:rsidR="00391E1A">
              <w:rPr>
                <w:noProof/>
                <w:webHidden/>
              </w:rPr>
              <w:fldChar w:fldCharType="separate"/>
            </w:r>
            <w:r w:rsidR="00391E1A">
              <w:rPr>
                <w:noProof/>
                <w:webHidden/>
              </w:rPr>
              <w:t>5</w:t>
            </w:r>
            <w:r w:rsidR="00391E1A">
              <w:rPr>
                <w:noProof/>
                <w:webHidden/>
              </w:rPr>
              <w:fldChar w:fldCharType="end"/>
            </w:r>
          </w:hyperlink>
        </w:p>
        <w:p w14:paraId="2F64F13C" w14:textId="2FBDEAF9" w:rsidR="00391E1A" w:rsidRDefault="006A7B09">
          <w:pPr>
            <w:pStyle w:val="TOC1"/>
            <w:tabs>
              <w:tab w:val="right" w:leader="dot" w:pos="9350"/>
            </w:tabs>
            <w:rPr>
              <w:rFonts w:eastAsiaTheme="minorEastAsia" w:cstheme="minorBidi"/>
              <w:b w:val="0"/>
              <w:bCs w:val="0"/>
              <w:i w:val="0"/>
              <w:iCs w:val="0"/>
              <w:noProof/>
            </w:rPr>
          </w:pPr>
          <w:hyperlink w:anchor="_Toc47869923" w:history="1">
            <w:r w:rsidR="00391E1A" w:rsidRPr="00DA4811">
              <w:rPr>
                <w:rStyle w:val="Hyperlink"/>
                <w:rFonts w:ascii="Calibri" w:hAnsi="Calibri" w:cs="Calibri"/>
                <w:noProof/>
              </w:rPr>
              <w:t>Specific Aims</w:t>
            </w:r>
            <w:r w:rsidR="00391E1A">
              <w:rPr>
                <w:noProof/>
                <w:webHidden/>
              </w:rPr>
              <w:tab/>
            </w:r>
            <w:r w:rsidR="00391E1A">
              <w:rPr>
                <w:noProof/>
                <w:webHidden/>
              </w:rPr>
              <w:fldChar w:fldCharType="begin"/>
            </w:r>
            <w:r w:rsidR="00391E1A">
              <w:rPr>
                <w:noProof/>
                <w:webHidden/>
              </w:rPr>
              <w:instrText xml:space="preserve"> PAGEREF _Toc47869923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4E876323" w14:textId="0D3ABA01" w:rsidR="00391E1A" w:rsidRDefault="006A7B09">
          <w:pPr>
            <w:pStyle w:val="TOC2"/>
            <w:tabs>
              <w:tab w:val="right" w:leader="dot" w:pos="9350"/>
            </w:tabs>
            <w:rPr>
              <w:rFonts w:eastAsiaTheme="minorEastAsia" w:cstheme="minorBidi"/>
              <w:b w:val="0"/>
              <w:bCs w:val="0"/>
              <w:noProof/>
              <w:sz w:val="24"/>
              <w:szCs w:val="24"/>
            </w:rPr>
          </w:pPr>
          <w:hyperlink w:anchor="_Toc47869924" w:history="1">
            <w:r w:rsidR="00391E1A" w:rsidRPr="00DA4811">
              <w:rPr>
                <w:rStyle w:val="Hyperlink"/>
                <w:rFonts w:ascii="Calibri" w:hAnsi="Calibri" w:cs="Calibri"/>
                <w:noProof/>
              </w:rPr>
              <w:t>Primary Aim 1</w:t>
            </w:r>
            <w:r w:rsidR="00391E1A">
              <w:rPr>
                <w:noProof/>
                <w:webHidden/>
              </w:rPr>
              <w:tab/>
            </w:r>
            <w:r w:rsidR="00391E1A">
              <w:rPr>
                <w:noProof/>
                <w:webHidden/>
              </w:rPr>
              <w:fldChar w:fldCharType="begin"/>
            </w:r>
            <w:r w:rsidR="00391E1A">
              <w:rPr>
                <w:noProof/>
                <w:webHidden/>
              </w:rPr>
              <w:instrText xml:space="preserve"> PAGEREF _Toc47869924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3AF31579" w14:textId="542CC308" w:rsidR="00391E1A" w:rsidRDefault="006A7B09">
          <w:pPr>
            <w:pStyle w:val="TOC3"/>
            <w:tabs>
              <w:tab w:val="right" w:leader="dot" w:pos="9350"/>
            </w:tabs>
            <w:rPr>
              <w:rFonts w:eastAsiaTheme="minorEastAsia" w:cstheme="minorBidi"/>
              <w:noProof/>
              <w:sz w:val="24"/>
              <w:szCs w:val="24"/>
            </w:rPr>
          </w:pPr>
          <w:hyperlink w:anchor="_Toc47869925" w:history="1">
            <w:r w:rsidR="00391E1A" w:rsidRPr="00DA4811">
              <w:rPr>
                <w:rStyle w:val="Hyperlink"/>
                <w:rFonts w:ascii="Calibri" w:hAnsi="Calibri" w:cs="Calibri"/>
                <w:noProof/>
              </w:rPr>
              <w:t>Secondary Aim 1</w:t>
            </w:r>
            <w:r w:rsidR="00391E1A">
              <w:rPr>
                <w:noProof/>
                <w:webHidden/>
              </w:rPr>
              <w:tab/>
            </w:r>
            <w:r w:rsidR="00391E1A">
              <w:rPr>
                <w:noProof/>
                <w:webHidden/>
              </w:rPr>
              <w:fldChar w:fldCharType="begin"/>
            </w:r>
            <w:r w:rsidR="00391E1A">
              <w:rPr>
                <w:noProof/>
                <w:webHidden/>
              </w:rPr>
              <w:instrText xml:space="preserve"> PAGEREF _Toc47869925 \h </w:instrText>
            </w:r>
            <w:r w:rsidR="00391E1A">
              <w:rPr>
                <w:noProof/>
                <w:webHidden/>
              </w:rPr>
            </w:r>
            <w:r w:rsidR="00391E1A">
              <w:rPr>
                <w:noProof/>
                <w:webHidden/>
              </w:rPr>
              <w:fldChar w:fldCharType="separate"/>
            </w:r>
            <w:r w:rsidR="00391E1A">
              <w:rPr>
                <w:noProof/>
                <w:webHidden/>
              </w:rPr>
              <w:t>6</w:t>
            </w:r>
            <w:r w:rsidR="00391E1A">
              <w:rPr>
                <w:noProof/>
                <w:webHidden/>
              </w:rPr>
              <w:fldChar w:fldCharType="end"/>
            </w:r>
          </w:hyperlink>
        </w:p>
        <w:p w14:paraId="1A8BA20B" w14:textId="2E04A8B5" w:rsidR="00391E1A" w:rsidRDefault="006A7B09">
          <w:pPr>
            <w:pStyle w:val="TOC2"/>
            <w:tabs>
              <w:tab w:val="right" w:leader="dot" w:pos="9350"/>
            </w:tabs>
            <w:rPr>
              <w:rFonts w:eastAsiaTheme="minorEastAsia" w:cstheme="minorBidi"/>
              <w:b w:val="0"/>
              <w:bCs w:val="0"/>
              <w:noProof/>
              <w:sz w:val="24"/>
              <w:szCs w:val="24"/>
            </w:rPr>
          </w:pPr>
          <w:hyperlink w:anchor="_Toc47869926" w:history="1">
            <w:r w:rsidR="00391E1A" w:rsidRPr="00DA4811">
              <w:rPr>
                <w:rStyle w:val="Hyperlink"/>
                <w:rFonts w:ascii="Calibri" w:hAnsi="Calibri" w:cs="Calibri"/>
                <w:noProof/>
              </w:rPr>
              <w:t>Primary Aim 2</w:t>
            </w:r>
            <w:r w:rsidR="00391E1A">
              <w:rPr>
                <w:noProof/>
                <w:webHidden/>
              </w:rPr>
              <w:tab/>
            </w:r>
            <w:r w:rsidR="00391E1A">
              <w:rPr>
                <w:noProof/>
                <w:webHidden/>
              </w:rPr>
              <w:fldChar w:fldCharType="begin"/>
            </w:r>
            <w:r w:rsidR="00391E1A">
              <w:rPr>
                <w:noProof/>
                <w:webHidden/>
              </w:rPr>
              <w:instrText xml:space="preserve"> PAGEREF _Toc47869926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79D446BA" w14:textId="1918CF45" w:rsidR="00391E1A" w:rsidRDefault="006A7B09">
          <w:pPr>
            <w:pStyle w:val="TOC2"/>
            <w:tabs>
              <w:tab w:val="right" w:leader="dot" w:pos="9350"/>
            </w:tabs>
            <w:rPr>
              <w:rFonts w:eastAsiaTheme="minorEastAsia" w:cstheme="minorBidi"/>
              <w:b w:val="0"/>
              <w:bCs w:val="0"/>
              <w:noProof/>
              <w:sz w:val="24"/>
              <w:szCs w:val="24"/>
            </w:rPr>
          </w:pPr>
          <w:hyperlink w:anchor="_Toc47869927" w:history="1">
            <w:r w:rsidR="00391E1A" w:rsidRPr="00DA4811">
              <w:rPr>
                <w:rStyle w:val="Hyperlink"/>
                <w:rFonts w:ascii="Calibri" w:hAnsi="Calibri" w:cs="Calibri"/>
                <w:noProof/>
              </w:rPr>
              <w:t>Primary Aim 3</w:t>
            </w:r>
            <w:r w:rsidR="00391E1A">
              <w:rPr>
                <w:noProof/>
                <w:webHidden/>
              </w:rPr>
              <w:tab/>
            </w:r>
            <w:r w:rsidR="00391E1A">
              <w:rPr>
                <w:noProof/>
                <w:webHidden/>
              </w:rPr>
              <w:fldChar w:fldCharType="begin"/>
            </w:r>
            <w:r w:rsidR="00391E1A">
              <w:rPr>
                <w:noProof/>
                <w:webHidden/>
              </w:rPr>
              <w:instrText xml:space="preserve"> PAGEREF _Toc47869927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5FAA3964" w14:textId="599F30E5" w:rsidR="00391E1A" w:rsidRDefault="006A7B09">
          <w:pPr>
            <w:pStyle w:val="TOC1"/>
            <w:tabs>
              <w:tab w:val="right" w:leader="dot" w:pos="9350"/>
            </w:tabs>
            <w:rPr>
              <w:rFonts w:eastAsiaTheme="minorEastAsia" w:cstheme="minorBidi"/>
              <w:b w:val="0"/>
              <w:bCs w:val="0"/>
              <w:i w:val="0"/>
              <w:iCs w:val="0"/>
              <w:noProof/>
            </w:rPr>
          </w:pPr>
          <w:hyperlink w:anchor="_Toc47869928" w:history="1">
            <w:r w:rsidR="00391E1A" w:rsidRPr="00DA4811">
              <w:rPr>
                <w:rStyle w:val="Hyperlink"/>
                <w:rFonts w:ascii="Calibri" w:hAnsi="Calibri" w:cs="Calibri"/>
                <w:noProof/>
              </w:rPr>
              <w:t>Methods</w:t>
            </w:r>
            <w:r w:rsidR="00391E1A">
              <w:rPr>
                <w:noProof/>
                <w:webHidden/>
              </w:rPr>
              <w:tab/>
            </w:r>
            <w:r w:rsidR="00391E1A">
              <w:rPr>
                <w:noProof/>
                <w:webHidden/>
              </w:rPr>
              <w:fldChar w:fldCharType="begin"/>
            </w:r>
            <w:r w:rsidR="00391E1A">
              <w:rPr>
                <w:noProof/>
                <w:webHidden/>
              </w:rPr>
              <w:instrText xml:space="preserve"> PAGEREF _Toc47869928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206899DB" w14:textId="213BFFCE" w:rsidR="00391E1A" w:rsidRDefault="006A7B09">
          <w:pPr>
            <w:pStyle w:val="TOC2"/>
            <w:tabs>
              <w:tab w:val="right" w:leader="dot" w:pos="9350"/>
            </w:tabs>
            <w:rPr>
              <w:rFonts w:eastAsiaTheme="minorEastAsia" w:cstheme="minorBidi"/>
              <w:b w:val="0"/>
              <w:bCs w:val="0"/>
              <w:noProof/>
              <w:sz w:val="24"/>
              <w:szCs w:val="24"/>
            </w:rPr>
          </w:pPr>
          <w:hyperlink w:anchor="_Toc47869929" w:history="1">
            <w:r w:rsidR="00391E1A" w:rsidRPr="00DA4811">
              <w:rPr>
                <w:rStyle w:val="Hyperlink"/>
                <w:noProof/>
              </w:rPr>
              <w:t>Cohort</w:t>
            </w:r>
            <w:r w:rsidR="00391E1A">
              <w:rPr>
                <w:noProof/>
                <w:webHidden/>
              </w:rPr>
              <w:tab/>
            </w:r>
            <w:r w:rsidR="00391E1A">
              <w:rPr>
                <w:noProof/>
                <w:webHidden/>
              </w:rPr>
              <w:fldChar w:fldCharType="begin"/>
            </w:r>
            <w:r w:rsidR="00391E1A">
              <w:rPr>
                <w:noProof/>
                <w:webHidden/>
              </w:rPr>
              <w:instrText xml:space="preserve"> PAGEREF _Toc47869929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67E328F1" w14:textId="0B9831E1" w:rsidR="00391E1A" w:rsidRDefault="006A7B09">
          <w:pPr>
            <w:pStyle w:val="TOC2"/>
            <w:tabs>
              <w:tab w:val="right" w:leader="dot" w:pos="9350"/>
            </w:tabs>
            <w:rPr>
              <w:rFonts w:eastAsiaTheme="minorEastAsia" w:cstheme="minorBidi"/>
              <w:b w:val="0"/>
              <w:bCs w:val="0"/>
              <w:noProof/>
              <w:sz w:val="24"/>
              <w:szCs w:val="24"/>
            </w:rPr>
          </w:pPr>
          <w:hyperlink w:anchor="_Toc47869930" w:history="1">
            <w:r w:rsidR="00391E1A" w:rsidRPr="00DA4811">
              <w:rPr>
                <w:rStyle w:val="Hyperlink"/>
                <w:rFonts w:ascii="Calibri" w:hAnsi="Calibri" w:cs="Calibri"/>
                <w:noProof/>
              </w:rPr>
              <w:t>Methylation</w:t>
            </w:r>
            <w:r w:rsidR="00391E1A">
              <w:rPr>
                <w:noProof/>
                <w:webHidden/>
              </w:rPr>
              <w:tab/>
            </w:r>
            <w:r w:rsidR="00391E1A">
              <w:rPr>
                <w:noProof/>
                <w:webHidden/>
              </w:rPr>
              <w:fldChar w:fldCharType="begin"/>
            </w:r>
            <w:r w:rsidR="00391E1A">
              <w:rPr>
                <w:noProof/>
                <w:webHidden/>
              </w:rPr>
              <w:instrText xml:space="preserve"> PAGEREF _Toc47869930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10A6A335" w14:textId="3689E3EB" w:rsidR="00391E1A" w:rsidRDefault="006A7B09">
          <w:pPr>
            <w:pStyle w:val="TOC2"/>
            <w:tabs>
              <w:tab w:val="right" w:leader="dot" w:pos="9350"/>
            </w:tabs>
            <w:rPr>
              <w:rFonts w:eastAsiaTheme="minorEastAsia" w:cstheme="minorBidi"/>
              <w:b w:val="0"/>
              <w:bCs w:val="0"/>
              <w:noProof/>
              <w:sz w:val="24"/>
              <w:szCs w:val="24"/>
            </w:rPr>
          </w:pPr>
          <w:hyperlink w:anchor="_Toc47869931" w:history="1">
            <w:r w:rsidR="00391E1A" w:rsidRPr="00DA4811">
              <w:rPr>
                <w:rStyle w:val="Hyperlink"/>
                <w:rFonts w:ascii="Calibri" w:hAnsi="Calibri" w:cs="Calibri"/>
                <w:noProof/>
              </w:rPr>
              <w:t>Metabolomics</w:t>
            </w:r>
            <w:r w:rsidR="00391E1A">
              <w:rPr>
                <w:noProof/>
                <w:webHidden/>
              </w:rPr>
              <w:tab/>
            </w:r>
            <w:r w:rsidR="00391E1A">
              <w:rPr>
                <w:noProof/>
                <w:webHidden/>
              </w:rPr>
              <w:fldChar w:fldCharType="begin"/>
            </w:r>
            <w:r w:rsidR="00391E1A">
              <w:rPr>
                <w:noProof/>
                <w:webHidden/>
              </w:rPr>
              <w:instrText xml:space="preserve"> PAGEREF _Toc47869931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63CFF32E" w14:textId="43E942E5" w:rsidR="00391E1A" w:rsidRDefault="006A7B09">
          <w:pPr>
            <w:pStyle w:val="TOC2"/>
            <w:tabs>
              <w:tab w:val="right" w:leader="dot" w:pos="9350"/>
            </w:tabs>
            <w:rPr>
              <w:rFonts w:eastAsiaTheme="minorEastAsia" w:cstheme="minorBidi"/>
              <w:b w:val="0"/>
              <w:bCs w:val="0"/>
              <w:noProof/>
              <w:sz w:val="24"/>
              <w:szCs w:val="24"/>
            </w:rPr>
          </w:pPr>
          <w:hyperlink w:anchor="_Toc47869932" w:history="1">
            <w:r w:rsidR="00391E1A" w:rsidRPr="00DA4811">
              <w:rPr>
                <w:rStyle w:val="Hyperlink"/>
                <w:rFonts w:ascii="Calibri" w:hAnsi="Calibri" w:cs="Calibri"/>
                <w:noProof/>
              </w:rPr>
              <w:t>Feature Reduction</w:t>
            </w:r>
            <w:r w:rsidR="00391E1A">
              <w:rPr>
                <w:noProof/>
                <w:webHidden/>
              </w:rPr>
              <w:tab/>
            </w:r>
            <w:r w:rsidR="00391E1A">
              <w:rPr>
                <w:noProof/>
                <w:webHidden/>
              </w:rPr>
              <w:fldChar w:fldCharType="begin"/>
            </w:r>
            <w:r w:rsidR="00391E1A">
              <w:rPr>
                <w:noProof/>
                <w:webHidden/>
              </w:rPr>
              <w:instrText xml:space="preserve"> PAGEREF _Toc47869932 \h </w:instrText>
            </w:r>
            <w:r w:rsidR="00391E1A">
              <w:rPr>
                <w:noProof/>
                <w:webHidden/>
              </w:rPr>
            </w:r>
            <w:r w:rsidR="00391E1A">
              <w:rPr>
                <w:noProof/>
                <w:webHidden/>
              </w:rPr>
              <w:fldChar w:fldCharType="separate"/>
            </w:r>
            <w:r w:rsidR="00391E1A">
              <w:rPr>
                <w:noProof/>
                <w:webHidden/>
              </w:rPr>
              <w:t>7</w:t>
            </w:r>
            <w:r w:rsidR="00391E1A">
              <w:rPr>
                <w:noProof/>
                <w:webHidden/>
              </w:rPr>
              <w:fldChar w:fldCharType="end"/>
            </w:r>
          </w:hyperlink>
        </w:p>
        <w:p w14:paraId="3BB11E21" w14:textId="3519EB5B" w:rsidR="00391E1A" w:rsidRDefault="006A7B09">
          <w:pPr>
            <w:pStyle w:val="TOC3"/>
            <w:tabs>
              <w:tab w:val="right" w:leader="dot" w:pos="9350"/>
            </w:tabs>
            <w:rPr>
              <w:rFonts w:eastAsiaTheme="minorEastAsia" w:cstheme="minorBidi"/>
              <w:noProof/>
              <w:sz w:val="24"/>
              <w:szCs w:val="24"/>
            </w:rPr>
          </w:pPr>
          <w:hyperlink w:anchor="_Toc47869933" w:history="1">
            <w:r w:rsidR="00391E1A" w:rsidRPr="00DA4811">
              <w:rPr>
                <w:rStyle w:val="Hyperlink"/>
                <w:rFonts w:ascii="Calibri" w:hAnsi="Calibri" w:cs="Calibri"/>
                <w:noProof/>
              </w:rPr>
              <w:t>Figure 3: Metabolite, Methylation, and T1D Status Triad With Nominal P Value Cutoffs</w:t>
            </w:r>
            <w:r w:rsidR="00391E1A">
              <w:rPr>
                <w:noProof/>
                <w:webHidden/>
              </w:rPr>
              <w:tab/>
            </w:r>
            <w:r w:rsidR="00391E1A">
              <w:rPr>
                <w:noProof/>
                <w:webHidden/>
              </w:rPr>
              <w:fldChar w:fldCharType="begin"/>
            </w:r>
            <w:r w:rsidR="00391E1A">
              <w:rPr>
                <w:noProof/>
                <w:webHidden/>
              </w:rPr>
              <w:instrText xml:space="preserve"> PAGEREF _Toc47869933 \h </w:instrText>
            </w:r>
            <w:r w:rsidR="00391E1A">
              <w:rPr>
                <w:noProof/>
                <w:webHidden/>
              </w:rPr>
            </w:r>
            <w:r w:rsidR="00391E1A">
              <w:rPr>
                <w:noProof/>
                <w:webHidden/>
              </w:rPr>
              <w:fldChar w:fldCharType="separate"/>
            </w:r>
            <w:r w:rsidR="00391E1A">
              <w:rPr>
                <w:noProof/>
                <w:webHidden/>
              </w:rPr>
              <w:t>8</w:t>
            </w:r>
            <w:r w:rsidR="00391E1A">
              <w:rPr>
                <w:noProof/>
                <w:webHidden/>
              </w:rPr>
              <w:fldChar w:fldCharType="end"/>
            </w:r>
          </w:hyperlink>
        </w:p>
        <w:p w14:paraId="14DD997B" w14:textId="53B00102" w:rsidR="00391E1A" w:rsidRDefault="006A7B09">
          <w:pPr>
            <w:pStyle w:val="TOC3"/>
            <w:tabs>
              <w:tab w:val="right" w:leader="dot" w:pos="9350"/>
            </w:tabs>
            <w:rPr>
              <w:rFonts w:eastAsiaTheme="minorEastAsia" w:cstheme="minorBidi"/>
              <w:noProof/>
              <w:sz w:val="24"/>
              <w:szCs w:val="24"/>
            </w:rPr>
          </w:pPr>
          <w:hyperlink w:anchor="_Toc47869934" w:history="1">
            <w:r w:rsidR="00391E1A" w:rsidRPr="00DA4811">
              <w:rPr>
                <w:rStyle w:val="Hyperlink"/>
                <w:rFonts w:ascii="Calibri" w:hAnsi="Calibri" w:cs="Calibri"/>
                <w:noProof/>
              </w:rPr>
              <w:t>Figure 4: The Causal Inference Testing (CIT) Model</w:t>
            </w:r>
            <w:r w:rsidR="00391E1A">
              <w:rPr>
                <w:noProof/>
                <w:webHidden/>
              </w:rPr>
              <w:tab/>
            </w:r>
            <w:r w:rsidR="00391E1A">
              <w:rPr>
                <w:noProof/>
                <w:webHidden/>
              </w:rPr>
              <w:fldChar w:fldCharType="begin"/>
            </w:r>
            <w:r w:rsidR="00391E1A">
              <w:rPr>
                <w:noProof/>
                <w:webHidden/>
              </w:rPr>
              <w:instrText xml:space="preserve"> PAGEREF _Toc47869934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1455ADB9" w14:textId="727DCA59" w:rsidR="00391E1A" w:rsidRDefault="006A7B09">
          <w:pPr>
            <w:pStyle w:val="TOC2"/>
            <w:tabs>
              <w:tab w:val="right" w:leader="dot" w:pos="9350"/>
            </w:tabs>
            <w:rPr>
              <w:rFonts w:eastAsiaTheme="minorEastAsia" w:cstheme="minorBidi"/>
              <w:b w:val="0"/>
              <w:bCs w:val="0"/>
              <w:noProof/>
              <w:sz w:val="24"/>
              <w:szCs w:val="24"/>
            </w:rPr>
          </w:pPr>
          <w:hyperlink w:anchor="_Toc47869935" w:history="1">
            <w:r w:rsidR="00391E1A" w:rsidRPr="00DA4811">
              <w:rPr>
                <w:rStyle w:val="Hyperlink"/>
                <w:rFonts w:ascii="Calibri" w:hAnsi="Calibri" w:cs="Calibri"/>
                <w:noProof/>
              </w:rPr>
              <w:t>Bayesian Network Analysis</w:t>
            </w:r>
            <w:r w:rsidR="00391E1A">
              <w:rPr>
                <w:noProof/>
                <w:webHidden/>
              </w:rPr>
              <w:tab/>
            </w:r>
            <w:r w:rsidR="00391E1A">
              <w:rPr>
                <w:noProof/>
                <w:webHidden/>
              </w:rPr>
              <w:fldChar w:fldCharType="begin"/>
            </w:r>
            <w:r w:rsidR="00391E1A">
              <w:rPr>
                <w:noProof/>
                <w:webHidden/>
              </w:rPr>
              <w:instrText xml:space="preserve"> PAGEREF _Toc47869935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35F641DD" w14:textId="4D83439E" w:rsidR="00391E1A" w:rsidRDefault="006A7B09">
          <w:pPr>
            <w:pStyle w:val="TOC3"/>
            <w:tabs>
              <w:tab w:val="right" w:leader="dot" w:pos="9350"/>
            </w:tabs>
            <w:rPr>
              <w:rFonts w:eastAsiaTheme="minorEastAsia" w:cstheme="minorBidi"/>
              <w:noProof/>
              <w:sz w:val="24"/>
              <w:szCs w:val="24"/>
            </w:rPr>
          </w:pPr>
          <w:hyperlink w:anchor="_Toc47869936" w:history="1">
            <w:r w:rsidR="00391E1A" w:rsidRPr="00DA4811">
              <w:rPr>
                <w:rStyle w:val="Hyperlink"/>
                <w:noProof/>
              </w:rPr>
              <w:t>Figure 5: Graph Structures</w:t>
            </w:r>
            <w:r w:rsidR="00391E1A">
              <w:rPr>
                <w:noProof/>
                <w:webHidden/>
              </w:rPr>
              <w:tab/>
            </w:r>
            <w:r w:rsidR="00391E1A">
              <w:rPr>
                <w:noProof/>
                <w:webHidden/>
              </w:rPr>
              <w:fldChar w:fldCharType="begin"/>
            </w:r>
            <w:r w:rsidR="00391E1A">
              <w:rPr>
                <w:noProof/>
                <w:webHidden/>
              </w:rPr>
              <w:instrText xml:space="preserve"> PAGEREF _Toc47869936 \h </w:instrText>
            </w:r>
            <w:r w:rsidR="00391E1A">
              <w:rPr>
                <w:noProof/>
                <w:webHidden/>
              </w:rPr>
            </w:r>
            <w:r w:rsidR="00391E1A">
              <w:rPr>
                <w:noProof/>
                <w:webHidden/>
              </w:rPr>
              <w:fldChar w:fldCharType="separate"/>
            </w:r>
            <w:r w:rsidR="00391E1A">
              <w:rPr>
                <w:noProof/>
                <w:webHidden/>
              </w:rPr>
              <w:t>9</w:t>
            </w:r>
            <w:r w:rsidR="00391E1A">
              <w:rPr>
                <w:noProof/>
                <w:webHidden/>
              </w:rPr>
              <w:fldChar w:fldCharType="end"/>
            </w:r>
          </w:hyperlink>
        </w:p>
        <w:p w14:paraId="434982D8" w14:textId="65393D88" w:rsidR="00391E1A" w:rsidRDefault="006A7B09">
          <w:pPr>
            <w:pStyle w:val="TOC3"/>
            <w:tabs>
              <w:tab w:val="right" w:leader="dot" w:pos="9350"/>
            </w:tabs>
            <w:rPr>
              <w:rFonts w:eastAsiaTheme="minorEastAsia" w:cstheme="minorBidi"/>
              <w:noProof/>
              <w:sz w:val="24"/>
              <w:szCs w:val="24"/>
            </w:rPr>
          </w:pPr>
          <w:hyperlink w:anchor="_Toc47869937" w:history="1">
            <w:r w:rsidR="00391E1A" w:rsidRPr="00DA4811">
              <w:rPr>
                <w:rStyle w:val="Hyperlink"/>
                <w:rFonts w:ascii="Calibri" w:hAnsi="Calibri" w:cs="Calibri"/>
                <w:noProof/>
              </w:rPr>
              <w:t>Figure 6: Graphical separation, conditional independence, and probability decomposition.</w:t>
            </w:r>
            <w:r w:rsidR="00391E1A">
              <w:rPr>
                <w:noProof/>
                <w:webHidden/>
              </w:rPr>
              <w:tab/>
            </w:r>
            <w:r w:rsidR="00391E1A">
              <w:rPr>
                <w:noProof/>
                <w:webHidden/>
              </w:rPr>
              <w:fldChar w:fldCharType="begin"/>
            </w:r>
            <w:r w:rsidR="00391E1A">
              <w:rPr>
                <w:noProof/>
                <w:webHidden/>
              </w:rPr>
              <w:instrText xml:space="preserve"> PAGEREF _Toc47869937 \h </w:instrText>
            </w:r>
            <w:r w:rsidR="00391E1A">
              <w:rPr>
                <w:noProof/>
                <w:webHidden/>
              </w:rPr>
            </w:r>
            <w:r w:rsidR="00391E1A">
              <w:rPr>
                <w:noProof/>
                <w:webHidden/>
              </w:rPr>
              <w:fldChar w:fldCharType="separate"/>
            </w:r>
            <w:r w:rsidR="00391E1A">
              <w:rPr>
                <w:noProof/>
                <w:webHidden/>
              </w:rPr>
              <w:t>10</w:t>
            </w:r>
            <w:r w:rsidR="00391E1A">
              <w:rPr>
                <w:noProof/>
                <w:webHidden/>
              </w:rPr>
              <w:fldChar w:fldCharType="end"/>
            </w:r>
          </w:hyperlink>
        </w:p>
        <w:p w14:paraId="762D5DD9" w14:textId="18FF9790" w:rsidR="00391E1A" w:rsidRDefault="006A7B09">
          <w:pPr>
            <w:pStyle w:val="TOC3"/>
            <w:tabs>
              <w:tab w:val="right" w:leader="dot" w:pos="9350"/>
            </w:tabs>
            <w:rPr>
              <w:rFonts w:eastAsiaTheme="minorEastAsia" w:cstheme="minorBidi"/>
              <w:noProof/>
              <w:sz w:val="24"/>
              <w:szCs w:val="24"/>
            </w:rPr>
          </w:pPr>
          <w:hyperlink w:anchor="_Toc47869938" w:history="1">
            <w:r w:rsidR="00391E1A" w:rsidRPr="00DA4811">
              <w:rPr>
                <w:rStyle w:val="Hyperlink"/>
                <w:rFonts w:ascii="Calibri" w:hAnsi="Calibri" w:cs="Calibri"/>
                <w:noProof/>
              </w:rPr>
              <w:t>Figure 6: The 24 DAG Structures for a Metabolite, Methylation, and T1D Status Triad</w:t>
            </w:r>
            <w:r w:rsidR="00391E1A">
              <w:rPr>
                <w:noProof/>
                <w:webHidden/>
              </w:rPr>
              <w:tab/>
            </w:r>
            <w:r w:rsidR="00391E1A">
              <w:rPr>
                <w:noProof/>
                <w:webHidden/>
              </w:rPr>
              <w:fldChar w:fldCharType="begin"/>
            </w:r>
            <w:r w:rsidR="00391E1A">
              <w:rPr>
                <w:noProof/>
                <w:webHidden/>
              </w:rPr>
              <w:instrText xml:space="preserve"> PAGEREF _Toc47869938 \h </w:instrText>
            </w:r>
            <w:r w:rsidR="00391E1A">
              <w:rPr>
                <w:noProof/>
                <w:webHidden/>
              </w:rPr>
            </w:r>
            <w:r w:rsidR="00391E1A">
              <w:rPr>
                <w:noProof/>
                <w:webHidden/>
              </w:rPr>
              <w:fldChar w:fldCharType="separate"/>
            </w:r>
            <w:r w:rsidR="00391E1A">
              <w:rPr>
                <w:noProof/>
                <w:webHidden/>
              </w:rPr>
              <w:t>11</w:t>
            </w:r>
            <w:r w:rsidR="00391E1A">
              <w:rPr>
                <w:noProof/>
                <w:webHidden/>
              </w:rPr>
              <w:fldChar w:fldCharType="end"/>
            </w:r>
          </w:hyperlink>
        </w:p>
        <w:p w14:paraId="457655AD" w14:textId="6A294524" w:rsidR="00391E1A" w:rsidRDefault="006A7B09">
          <w:pPr>
            <w:pStyle w:val="TOC1"/>
            <w:tabs>
              <w:tab w:val="right" w:leader="dot" w:pos="9350"/>
            </w:tabs>
            <w:rPr>
              <w:rFonts w:eastAsiaTheme="minorEastAsia" w:cstheme="minorBidi"/>
              <w:b w:val="0"/>
              <w:bCs w:val="0"/>
              <w:i w:val="0"/>
              <w:iCs w:val="0"/>
              <w:noProof/>
            </w:rPr>
          </w:pPr>
          <w:hyperlink w:anchor="_Toc47869939" w:history="1">
            <w:r w:rsidR="00391E1A" w:rsidRPr="00DA4811">
              <w:rPr>
                <w:rStyle w:val="Hyperlink"/>
                <w:rFonts w:ascii="Calibri" w:hAnsi="Calibri" w:cs="Calibri"/>
                <w:noProof/>
              </w:rPr>
              <w:t>Preliminary Results</w:t>
            </w:r>
            <w:r w:rsidR="00391E1A">
              <w:rPr>
                <w:noProof/>
                <w:webHidden/>
              </w:rPr>
              <w:tab/>
            </w:r>
            <w:r w:rsidR="00391E1A">
              <w:rPr>
                <w:noProof/>
                <w:webHidden/>
              </w:rPr>
              <w:fldChar w:fldCharType="begin"/>
            </w:r>
            <w:r w:rsidR="00391E1A">
              <w:rPr>
                <w:noProof/>
                <w:webHidden/>
              </w:rPr>
              <w:instrText xml:space="preserve"> PAGEREF _Toc47869939 \h </w:instrText>
            </w:r>
            <w:r w:rsidR="00391E1A">
              <w:rPr>
                <w:noProof/>
                <w:webHidden/>
              </w:rPr>
            </w:r>
            <w:r w:rsidR="00391E1A">
              <w:rPr>
                <w:noProof/>
                <w:webHidden/>
              </w:rPr>
              <w:fldChar w:fldCharType="separate"/>
            </w:r>
            <w:r w:rsidR="00391E1A">
              <w:rPr>
                <w:noProof/>
                <w:webHidden/>
              </w:rPr>
              <w:t>12</w:t>
            </w:r>
            <w:r w:rsidR="00391E1A">
              <w:rPr>
                <w:noProof/>
                <w:webHidden/>
              </w:rPr>
              <w:fldChar w:fldCharType="end"/>
            </w:r>
          </w:hyperlink>
        </w:p>
        <w:p w14:paraId="67C1B3D3" w14:textId="12D6343F" w:rsidR="00391E1A" w:rsidRDefault="006A7B09">
          <w:pPr>
            <w:pStyle w:val="TOC3"/>
            <w:tabs>
              <w:tab w:val="right" w:leader="dot" w:pos="9350"/>
            </w:tabs>
            <w:rPr>
              <w:rFonts w:eastAsiaTheme="minorEastAsia" w:cstheme="minorBidi"/>
              <w:noProof/>
              <w:sz w:val="24"/>
              <w:szCs w:val="24"/>
            </w:rPr>
          </w:pPr>
          <w:hyperlink w:anchor="_Toc47869940" w:history="1">
            <w:r w:rsidR="00391E1A" w:rsidRPr="00DA4811">
              <w:rPr>
                <w:rStyle w:val="Hyperlink"/>
                <w:noProof/>
              </w:rPr>
              <w:t>Table 1: Top 10 Candidates from the CIT Package</w:t>
            </w:r>
            <w:r w:rsidR="00391E1A">
              <w:rPr>
                <w:noProof/>
                <w:webHidden/>
              </w:rPr>
              <w:tab/>
            </w:r>
            <w:r w:rsidR="00391E1A">
              <w:rPr>
                <w:noProof/>
                <w:webHidden/>
              </w:rPr>
              <w:fldChar w:fldCharType="begin"/>
            </w:r>
            <w:r w:rsidR="00391E1A">
              <w:rPr>
                <w:noProof/>
                <w:webHidden/>
              </w:rPr>
              <w:instrText xml:space="preserve"> PAGEREF _Toc47869940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0D1C87A9" w14:textId="00D94A56" w:rsidR="00391E1A" w:rsidRDefault="006A7B09">
          <w:pPr>
            <w:pStyle w:val="TOC3"/>
            <w:tabs>
              <w:tab w:val="right" w:leader="dot" w:pos="9350"/>
            </w:tabs>
            <w:rPr>
              <w:rFonts w:eastAsiaTheme="minorEastAsia" w:cstheme="minorBidi"/>
              <w:noProof/>
              <w:sz w:val="24"/>
              <w:szCs w:val="24"/>
            </w:rPr>
          </w:pPr>
          <w:hyperlink w:anchor="_Toc47869941" w:history="1">
            <w:r w:rsidR="00391E1A" w:rsidRPr="00DA4811">
              <w:rPr>
                <w:rStyle w:val="Hyperlink"/>
                <w:rFonts w:ascii="Calibri" w:hAnsi="Calibri" w:cs="Calibri"/>
                <w:noProof/>
              </w:rPr>
              <w:t>Table 2: Frequency of Network Structure Selection</w:t>
            </w:r>
            <w:r w:rsidR="00391E1A">
              <w:rPr>
                <w:noProof/>
                <w:webHidden/>
              </w:rPr>
              <w:tab/>
            </w:r>
            <w:r w:rsidR="00391E1A">
              <w:rPr>
                <w:noProof/>
                <w:webHidden/>
              </w:rPr>
              <w:fldChar w:fldCharType="begin"/>
            </w:r>
            <w:r w:rsidR="00391E1A">
              <w:rPr>
                <w:noProof/>
                <w:webHidden/>
              </w:rPr>
              <w:instrText xml:space="preserve"> PAGEREF _Toc47869941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1A8D285A" w14:textId="0CE06B92" w:rsidR="00391E1A" w:rsidRDefault="006A7B09">
          <w:pPr>
            <w:pStyle w:val="TOC3"/>
            <w:tabs>
              <w:tab w:val="right" w:leader="dot" w:pos="9350"/>
            </w:tabs>
            <w:rPr>
              <w:rFonts w:eastAsiaTheme="minorEastAsia" w:cstheme="minorBidi"/>
              <w:noProof/>
              <w:sz w:val="24"/>
              <w:szCs w:val="24"/>
            </w:rPr>
          </w:pPr>
          <w:hyperlink w:anchor="_Toc47869942" w:history="1">
            <w:r w:rsidR="00391E1A" w:rsidRPr="00DA4811">
              <w:rPr>
                <w:rStyle w:val="Hyperlink"/>
                <w:rFonts w:ascii="Calibri" w:hAnsi="Calibri" w:cs="Calibri"/>
                <w:noProof/>
              </w:rPr>
              <w:t>Figure 8: Distribution of DIC for Each Network Structure</w:t>
            </w:r>
            <w:r w:rsidR="00391E1A">
              <w:rPr>
                <w:noProof/>
                <w:webHidden/>
              </w:rPr>
              <w:tab/>
            </w:r>
            <w:r w:rsidR="00391E1A">
              <w:rPr>
                <w:noProof/>
                <w:webHidden/>
              </w:rPr>
              <w:fldChar w:fldCharType="begin"/>
            </w:r>
            <w:r w:rsidR="00391E1A">
              <w:rPr>
                <w:noProof/>
                <w:webHidden/>
              </w:rPr>
              <w:instrText xml:space="preserve"> PAGEREF _Toc47869942 \h </w:instrText>
            </w:r>
            <w:r w:rsidR="00391E1A">
              <w:rPr>
                <w:noProof/>
                <w:webHidden/>
              </w:rPr>
            </w:r>
            <w:r w:rsidR="00391E1A">
              <w:rPr>
                <w:noProof/>
                <w:webHidden/>
              </w:rPr>
              <w:fldChar w:fldCharType="separate"/>
            </w:r>
            <w:r w:rsidR="00391E1A">
              <w:rPr>
                <w:noProof/>
                <w:webHidden/>
              </w:rPr>
              <w:t>13</w:t>
            </w:r>
            <w:r w:rsidR="00391E1A">
              <w:rPr>
                <w:noProof/>
                <w:webHidden/>
              </w:rPr>
              <w:fldChar w:fldCharType="end"/>
            </w:r>
          </w:hyperlink>
        </w:p>
        <w:p w14:paraId="3451C2E3" w14:textId="12A0DE9A" w:rsidR="00391E1A" w:rsidRDefault="006A7B09">
          <w:pPr>
            <w:pStyle w:val="TOC1"/>
            <w:tabs>
              <w:tab w:val="right" w:leader="dot" w:pos="9350"/>
            </w:tabs>
            <w:rPr>
              <w:rFonts w:eastAsiaTheme="minorEastAsia" w:cstheme="minorBidi"/>
              <w:b w:val="0"/>
              <w:bCs w:val="0"/>
              <w:i w:val="0"/>
              <w:iCs w:val="0"/>
              <w:noProof/>
            </w:rPr>
          </w:pPr>
          <w:hyperlink w:anchor="_Toc47869943" w:history="1">
            <w:r w:rsidR="00391E1A" w:rsidRPr="00DA4811">
              <w:rPr>
                <w:rStyle w:val="Hyperlink"/>
                <w:rFonts w:ascii="Calibri" w:hAnsi="Calibri" w:cs="Calibri"/>
                <w:noProof/>
              </w:rPr>
              <w:t>References</w:t>
            </w:r>
            <w:r w:rsidR="00391E1A">
              <w:rPr>
                <w:noProof/>
                <w:webHidden/>
              </w:rPr>
              <w:tab/>
            </w:r>
            <w:r w:rsidR="00391E1A">
              <w:rPr>
                <w:noProof/>
                <w:webHidden/>
              </w:rPr>
              <w:fldChar w:fldCharType="begin"/>
            </w:r>
            <w:r w:rsidR="00391E1A">
              <w:rPr>
                <w:noProof/>
                <w:webHidden/>
              </w:rPr>
              <w:instrText xml:space="preserve"> PAGEREF _Toc47869943 \h </w:instrText>
            </w:r>
            <w:r w:rsidR="00391E1A">
              <w:rPr>
                <w:noProof/>
                <w:webHidden/>
              </w:rPr>
            </w:r>
            <w:r w:rsidR="00391E1A">
              <w:rPr>
                <w:noProof/>
                <w:webHidden/>
              </w:rPr>
              <w:fldChar w:fldCharType="separate"/>
            </w:r>
            <w:r w:rsidR="00391E1A">
              <w:rPr>
                <w:noProof/>
                <w:webHidden/>
              </w:rPr>
              <w:t>15</w:t>
            </w:r>
            <w:r w:rsidR="00391E1A">
              <w:rPr>
                <w:noProof/>
                <w:webHidden/>
              </w:rPr>
              <w:fldChar w:fldCharType="end"/>
            </w:r>
          </w:hyperlink>
        </w:p>
        <w:p w14:paraId="2DD0EA44" w14:textId="5CEE4354"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09CB407C" w:rsidR="0013004D" w:rsidRPr="00255520" w:rsidRDefault="004B3655" w:rsidP="004B3655">
      <w:pPr>
        <w:pStyle w:val="Heading1"/>
        <w:rPr>
          <w:rFonts w:ascii="Calibri" w:hAnsi="Calibri" w:cs="Calibri"/>
        </w:rPr>
      </w:pPr>
      <w:bookmarkStart w:id="0" w:name="_Toc47869916"/>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5AD71301" w:rsidR="00C051FD" w:rsidRPr="00255520" w:rsidRDefault="006C1BEA" w:rsidP="006C1BEA">
      <w:pPr>
        <w:pStyle w:val="Heading1"/>
        <w:rPr>
          <w:rFonts w:ascii="Calibri" w:hAnsi="Calibri" w:cs="Calibri"/>
        </w:rPr>
      </w:pPr>
      <w:bookmarkStart w:id="1" w:name="_Toc47869917"/>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50FEDD2C" w:rsidR="003154E8" w:rsidRPr="00255520" w:rsidRDefault="003154E8" w:rsidP="003154E8">
      <w:pPr>
        <w:pStyle w:val="Heading2"/>
        <w:rPr>
          <w:rFonts w:ascii="Calibri" w:hAnsi="Calibri" w:cs="Calibri"/>
        </w:rPr>
      </w:pPr>
      <w:bookmarkStart w:id="2" w:name="_Toc47869918"/>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7FCB4797"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r w:rsidR="000D7C84">
        <w:rPr>
          <w:rFonts w:ascii="Calibri" w:hAnsi="Calibri" w:cs="Calibri"/>
        </w:rPr>
        <w:t xml:space="preserve">DNA </w:t>
      </w:r>
      <w:r w:rsidR="005723DD">
        <w:rPr>
          <w:rFonts w:ascii="Calibri" w:hAnsi="Calibri" w:cs="Calibri"/>
        </w:rPr>
        <w:t xml:space="preserve">and histone </w:t>
      </w:r>
      <w:r w:rsidR="000D7C84">
        <w:rPr>
          <w:rFonts w:ascii="Calibri" w:hAnsi="Calibri" w:cs="Calibri"/>
        </w:rPr>
        <w:t>modifications</w:t>
      </w:r>
      <w:r w:rsidR="00F61673" w:rsidRPr="00255520">
        <w:rPr>
          <w:rFonts w:ascii="Calibri" w:hAnsi="Calibri" w:cs="Calibri"/>
        </w:rPr>
        <w:t xml:space="preserve"> that </w:t>
      </w:r>
      <w:r w:rsidR="000D7C84">
        <w:rPr>
          <w:rFonts w:ascii="Calibri" w:hAnsi="Calibri" w:cs="Calibri"/>
        </w:rPr>
        <w:t>impact</w:t>
      </w:r>
      <w:r w:rsidR="009C46C2" w:rsidRPr="00255520">
        <w:rPr>
          <w:rFonts w:ascii="Calibri" w:hAnsi="Calibri" w:cs="Calibri"/>
        </w:rPr>
        <w:t xml:space="preserve"> g</w:t>
      </w:r>
      <w:r w:rsidR="003F7399" w:rsidRPr="00255520">
        <w:rPr>
          <w:rFonts w:ascii="Calibri" w:hAnsi="Calibri" w:cs="Calibri"/>
        </w:rPr>
        <w:t>ene expression</w:t>
      </w:r>
      <w:r w:rsidR="000D7C84">
        <w:rPr>
          <w:rFonts w:ascii="Calibri" w:hAnsi="Calibri" w:cs="Calibri"/>
        </w:rPr>
        <w:t xml:space="preserve"> without altering the base pair sequence</w:t>
      </w:r>
      <w:r w:rsidR="005B5C8C" w:rsidRPr="00255520">
        <w:rPr>
          <w:rFonts w:ascii="Calibri" w:hAnsi="Calibri" w:cs="Calibri"/>
        </w:rPr>
        <w:t xml:space="preserve"> are collectively referred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081C43">
        <w:rPr>
          <w:rFonts w:ascii="Calibri" w:hAnsi="Calibri" w:cs="Calibri"/>
        </w:rPr>
        <w:instrText xml:space="preserve"> ADDIN ZOTERO_ITEM CSL_CITATION {"citationID":"4YEOL8mN","properties":{"formattedCitation":"\\super 1\\nosupersub{}","plainCitation":"1","noteIndex":0},"citationItems":[{"id":"Cm0wrPKq/uB2Ci5JO","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1</w:t>
      </w:r>
      <w:r w:rsidR="000F31BB">
        <w:rPr>
          <w:rFonts w:ascii="Calibri" w:hAnsi="Calibri" w:cs="Calibri"/>
        </w:rPr>
        <w:fldChar w:fldCharType="end"/>
      </w:r>
    </w:p>
    <w:p w14:paraId="4742496D" w14:textId="2926E699" w:rsidR="00D401C9"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r w:rsidR="007E3801">
        <w:rPr>
          <w:rFonts w:ascii="Calibri" w:hAnsi="Calibri" w:cs="Calibri"/>
        </w:rPr>
        <w:t xml:space="preserve"> A cytosine followed immediatel</w:t>
      </w:r>
      <w:r w:rsidR="0044412D">
        <w:rPr>
          <w:rFonts w:ascii="Calibri" w:hAnsi="Calibri" w:cs="Calibri"/>
        </w:rPr>
        <w:t>y</w:t>
      </w:r>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r w:rsidR="00783D49" w:rsidRPr="00255520">
        <w:rPr>
          <w:rFonts w:ascii="Calibri" w:hAnsi="Calibri" w:cs="Calibri"/>
        </w:rPr>
        <w:t xml:space="preserve"> </w:t>
      </w:r>
      <w:r w:rsidR="007E3801">
        <w:rPr>
          <w:rFonts w:ascii="Calibri" w:hAnsi="Calibri" w:cs="Calibri"/>
        </w:rPr>
        <w:t>g</w:t>
      </w:r>
      <w:r w:rsidR="00EF6752" w:rsidRPr="00255520">
        <w:rPr>
          <w:rFonts w:ascii="Calibri" w:hAnsi="Calibri" w:cs="Calibri"/>
        </w:rPr>
        <w:t>ene silencing is associated with</w:t>
      </w:r>
      <w:r w:rsidR="007E3801">
        <w:rPr>
          <w:rFonts w:ascii="Calibri" w:hAnsi="Calibri" w:cs="Calibri"/>
        </w:rPr>
        <w:t xml:space="preserve"> regions of high CpG </w:t>
      </w:r>
      <w:r w:rsidR="00EF6752" w:rsidRPr="00255520">
        <w:rPr>
          <w:rFonts w:ascii="Calibri" w:hAnsi="Calibri" w:cs="Calibri"/>
        </w:rPr>
        <w:t>density</w:t>
      </w:r>
      <w:r w:rsidR="00A839B6">
        <w:rPr>
          <w:rFonts w:ascii="Calibri" w:hAnsi="Calibri" w:cs="Calibri"/>
        </w:rPr>
        <w:t>. Certain</w:t>
      </w:r>
      <w:r w:rsidR="00544D1F" w:rsidRPr="00255520">
        <w:rPr>
          <w:rFonts w:ascii="Calibri" w:hAnsi="Calibri" w:cs="Calibri"/>
        </w:rPr>
        <w:t xml:space="preserve"> transcription factors have been shown to be sensitive to</w:t>
      </w:r>
      <w:r w:rsidR="001126B1">
        <w:rPr>
          <w:rFonts w:ascii="Calibri" w:hAnsi="Calibri" w:cs="Calibri"/>
        </w:rPr>
        <w:t xml:space="preserve"> DNA</w:t>
      </w:r>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r w:rsidR="00B03EBA">
        <w:rPr>
          <w:rFonts w:ascii="Calibri" w:hAnsi="Calibri" w:cs="Calibri"/>
        </w:rPr>
        <w:t xml:space="preserve"> contain </w:t>
      </w:r>
      <w:r w:rsidR="00D95444">
        <w:rPr>
          <w:rFonts w:ascii="Calibri" w:hAnsi="Calibri" w:cs="Calibri"/>
        </w:rPr>
        <w:t>regions</w:t>
      </w:r>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r w:rsidR="00D95444">
        <w:rPr>
          <w:rFonts w:ascii="Calibri" w:hAnsi="Calibri" w:cs="Calibri"/>
        </w:rPr>
        <w:t xml:space="preserve"> </w:t>
      </w:r>
      <w:r w:rsidR="00C90B36">
        <w:rPr>
          <w:rFonts w:ascii="Calibri" w:hAnsi="Calibri" w:cs="Calibri"/>
        </w:rPr>
        <w:t xml:space="preserve">of 200 base pairs (bp) or more in which 50% of </w:t>
      </w:r>
      <w:r w:rsidR="00C90689">
        <w:rPr>
          <w:rFonts w:ascii="Calibri" w:hAnsi="Calibri" w:cs="Calibri"/>
        </w:rPr>
        <w:t xml:space="preserve">the </w:t>
      </w:r>
      <w:r w:rsidR="00C90B36">
        <w:rPr>
          <w:rFonts w:ascii="Calibri" w:hAnsi="Calibri" w:cs="Calibri"/>
        </w:rPr>
        <w:t>nucleotides</w:t>
      </w:r>
      <w:r w:rsidR="00C90689">
        <w:rPr>
          <w:rFonts w:ascii="Calibri" w:hAnsi="Calibri" w:cs="Calibri"/>
        </w:rPr>
        <w:t xml:space="preserve"> (or more)</w:t>
      </w:r>
      <w:r w:rsidR="00C90B36">
        <w:rPr>
          <w:rFonts w:ascii="Calibri" w:hAnsi="Calibri" w:cs="Calibri"/>
        </w:rPr>
        <w:t xml:space="preserve"> are </w:t>
      </w:r>
      <w:r w:rsidR="00A00456">
        <w:rPr>
          <w:rFonts w:ascii="Calibri" w:hAnsi="Calibri" w:cs="Calibri"/>
        </w:rPr>
        <w:t>guanine or cytosine</w:t>
      </w:r>
      <w:r w:rsidR="00E65BFD">
        <w:rPr>
          <w:rFonts w:ascii="Calibri" w:hAnsi="Calibri" w:cs="Calibri"/>
        </w:rPr>
        <w:t>.</w:t>
      </w:r>
      <w:r w:rsidR="000F31BB">
        <w:rPr>
          <w:rFonts w:ascii="Calibri" w:hAnsi="Calibri" w:cs="Calibri"/>
        </w:rPr>
        <w:fldChar w:fldCharType="begin"/>
      </w:r>
      <w:r w:rsidR="00081C43">
        <w:rPr>
          <w:rFonts w:ascii="Calibri" w:hAnsi="Calibri" w:cs="Calibri"/>
        </w:rPr>
        <w:instrText xml:space="preserve"> ADDIN ZOTERO_ITEM CSL_CITATION {"citationID":"X8WMKFtx","properties":{"formattedCitation":"\\super 2\\nosupersub{}","plainCitation":"2","noteIndex":0},"citationItems":[{"id":"Cm0wrPKq/MDtEe4R3","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2</w:t>
      </w:r>
      <w:r w:rsidR="000F31BB">
        <w:rPr>
          <w:rFonts w:ascii="Calibri" w:hAnsi="Calibri" w:cs="Calibri"/>
        </w:rPr>
        <w:fldChar w:fldCharType="end"/>
      </w:r>
      <w:r w:rsidR="00A268D1">
        <w:rPr>
          <w:rFonts w:ascii="Calibri" w:hAnsi="Calibri" w:cs="Calibri"/>
        </w:rPr>
        <w:t xml:space="preserve"> </w:t>
      </w:r>
      <w:r w:rsidR="005F6256">
        <w:rPr>
          <w:rFonts w:ascii="Calibri" w:hAnsi="Calibri" w:cs="Calibri"/>
        </w:rPr>
        <w:t>S</w:t>
      </w:r>
      <w:r w:rsidR="00693DF5" w:rsidRPr="00255520">
        <w:rPr>
          <w:rFonts w:ascii="Calibri" w:hAnsi="Calibri" w:cs="Calibri"/>
        </w:rPr>
        <w:t>o</w:t>
      </w:r>
      <w:r w:rsidR="005F6256">
        <w:rPr>
          <w:rFonts w:ascii="Calibri" w:hAnsi="Calibri" w:cs="Calibri"/>
        </w:rPr>
        <w:t>,</w:t>
      </w:r>
      <w:r w:rsidR="00693DF5" w:rsidRPr="00255520">
        <w:rPr>
          <w:rFonts w:ascii="Calibri" w:hAnsi="Calibri" w:cs="Calibri"/>
        </w:rPr>
        <w:t xml:space="preserve"> 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CE497A">
        <w:rPr>
          <w:rFonts w:ascii="Calibri" w:hAnsi="Calibri" w:cs="Calibri"/>
        </w:rPr>
        <w:t xml:space="preserve"> despite </w:t>
      </w:r>
      <w:r w:rsidR="003450EB">
        <w:rPr>
          <w:rFonts w:ascii="Calibri" w:hAnsi="Calibri" w:cs="Calibri"/>
        </w:rPr>
        <w:t>low CpG density overall</w:t>
      </w:r>
      <w:r w:rsidR="00267029" w:rsidRPr="00255520">
        <w:rPr>
          <w:rFonts w:ascii="Calibri" w:hAnsi="Calibri" w:cs="Calibri"/>
        </w:rPr>
        <w:t>.</w:t>
      </w:r>
      <w:r w:rsidR="006E0E47" w:rsidRPr="00255520">
        <w:rPr>
          <w:rFonts w:ascii="Calibri" w:hAnsi="Calibri" w:cs="Calibri"/>
        </w:rPr>
        <w:t xml:space="preserve"> </w:t>
      </w:r>
    </w:p>
    <w:p w14:paraId="4513D186" w14:textId="7A3C76AB"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 xml:space="preserve">through recruitment of </w:t>
      </w:r>
      <w:r w:rsidR="00AD4F66" w:rsidRPr="00255520">
        <w:rPr>
          <w:rFonts w:ascii="Calibri" w:hAnsi="Calibri" w:cs="Calibri"/>
        </w:rPr>
        <w:t>DNMT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081C43">
        <w:rPr>
          <w:rFonts w:ascii="Calibri" w:hAnsi="Calibri" w:cs="Calibri"/>
        </w:rPr>
        <w:instrText xml:space="preserve"> ADDIN ZOTERO_ITEM CSL_CITATION {"citationID":"LMEIdSRu","properties":{"formattedCitation":"\\super 3\\nosupersub{}","plainCitation":"3","noteIndex":0},"citationItems":[{"id":54,"uris":["http://zotero.org/users/5622226/items/WV7KW73D"],"uri":["http://zotero.org/users/5622226/items/WV7KW73D"],"itemData":{"id":54,"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3D5940" w:rsidRPr="003D5940">
        <w:rPr>
          <w:rFonts w:ascii="Calibri" w:hAnsi="Calibri" w:cs="Calibri"/>
          <w:vertAlign w:val="superscript"/>
        </w:rPr>
        <w:t>3</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081C43">
        <w:rPr>
          <w:rFonts w:ascii="Calibri" w:hAnsi="Calibri" w:cs="Calibri"/>
        </w:rPr>
        <w:instrText xml:space="preserve"> ADDIN ZOTERO_ITEM CSL_CITATION {"citationID":"2J8X1nJQ","properties":{"formattedCitation":"\\super 1\\nosupersub{}","plainCitation":"1","noteIndex":0},"citationItems":[{"id":"Cm0wrPKq/uB2Ci5JO","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715CFA" w:rsidRPr="00715CFA">
        <w:rPr>
          <w:rFonts w:ascii="Calibri" w:hAnsi="Calibri" w:cs="Calibri"/>
          <w:vertAlign w:val="superscript"/>
        </w:rPr>
        <w:t>1</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50000781" w:rsidR="00732330" w:rsidRPr="00255520" w:rsidRDefault="00B82EEA" w:rsidP="00B82EEA">
      <w:pPr>
        <w:pStyle w:val="Heading3"/>
        <w:rPr>
          <w:rFonts w:ascii="Calibri" w:hAnsi="Calibri" w:cs="Calibri"/>
        </w:rPr>
      </w:pPr>
      <w:bookmarkStart w:id="3" w:name="_Toc47869919"/>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3"/>
    </w:p>
    <w:p w14:paraId="7FBF5020" w14:textId="47B761FC"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0290B3FE" w:rsidR="002E72C8" w:rsidRPr="00255520" w:rsidRDefault="00E13C74">
      <w:pPr>
        <w:rPr>
          <w:rFonts w:ascii="Calibri" w:hAnsi="Calibri" w:cs="Calibri"/>
        </w:rPr>
      </w:pPr>
      <w:r w:rsidRPr="00255520">
        <w:rPr>
          <w:rFonts w:ascii="Calibri" w:hAnsi="Calibri" w:cs="Calibri"/>
        </w:rPr>
        <w:t xml:space="preserve">From </w:t>
      </w:r>
      <w:proofErr w:type="spellStart"/>
      <w:r w:rsidR="00594B6D" w:rsidRPr="00255520">
        <w:rPr>
          <w:rFonts w:ascii="Calibri" w:hAnsi="Calibri" w:cs="Calibri"/>
        </w:rPr>
        <w:t>Portela</w:t>
      </w:r>
      <w:proofErr w:type="spellEnd"/>
      <w:r w:rsidR="00594B6D" w:rsidRPr="00255520">
        <w:rPr>
          <w:rFonts w:ascii="Calibri" w:hAnsi="Calibri" w:cs="Calibri"/>
        </w:rPr>
        <w:t xml:space="preserve"> &amp; </w:t>
      </w:r>
      <w:proofErr w:type="spellStart"/>
      <w:r w:rsidR="00DF769F" w:rsidRPr="00255520">
        <w:rPr>
          <w:rFonts w:ascii="Calibri" w:hAnsi="Calibri" w:cs="Calibri"/>
        </w:rPr>
        <w:t>Esteller</w:t>
      </w:r>
      <w:proofErr w:type="spellEnd"/>
      <w:r w:rsidR="00DF769F" w:rsidRPr="00255520">
        <w:rPr>
          <w:rFonts w:ascii="Calibri" w:hAnsi="Calibri" w:cs="Calibri"/>
        </w:rPr>
        <w:t xml:space="preserve"> (2010)</w:t>
      </w:r>
      <w:r w:rsidR="004052EA">
        <w:rPr>
          <w:rFonts w:ascii="Calibri" w:hAnsi="Calibri" w:cs="Calibri"/>
        </w:rPr>
        <w:fldChar w:fldCharType="begin"/>
      </w:r>
      <w:r w:rsidR="00081C43">
        <w:rPr>
          <w:rFonts w:ascii="Calibri" w:hAnsi="Calibri" w:cs="Calibri"/>
        </w:rPr>
        <w:instrText xml:space="preserve"> ADDIN ZOTERO_ITEM CSL_CITATION {"citationID":"cndsfzW8","properties":{"formattedCitation":"\\super 1\\nosupersub{}","plainCitation":"1","noteIndex":0},"citationItems":[{"id":"Cm0wrPKq/uB2Ci5JO","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4052EA" w:rsidRPr="004052EA">
        <w:rPr>
          <w:rFonts w:ascii="Calibri" w:hAnsi="Calibri" w:cs="Calibri"/>
          <w:vertAlign w:val="superscript"/>
        </w:rPr>
        <w:t>1</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367E11C5" w:rsidR="002B3067" w:rsidRPr="00255520" w:rsidRDefault="002E72C8" w:rsidP="002E72C8">
      <w:pPr>
        <w:pStyle w:val="Heading2"/>
        <w:rPr>
          <w:rFonts w:ascii="Calibri" w:hAnsi="Calibri" w:cs="Calibri"/>
        </w:rPr>
      </w:pPr>
      <w:bookmarkStart w:id="4" w:name="_Toc47869920"/>
      <w:r w:rsidRPr="00255520">
        <w:rPr>
          <w:rFonts w:ascii="Calibri" w:hAnsi="Calibri" w:cs="Calibri"/>
        </w:rPr>
        <w:lastRenderedPageBreak/>
        <w:t>Metabolomics</w:t>
      </w:r>
      <w:bookmarkEnd w:id="4"/>
    </w:p>
    <w:p w14:paraId="6F7E5DDB" w14:textId="77777777" w:rsidR="002B3067" w:rsidRPr="00255520" w:rsidRDefault="002B3067" w:rsidP="002E72C8">
      <w:pPr>
        <w:pStyle w:val="Heading2"/>
        <w:rPr>
          <w:rFonts w:ascii="Calibri" w:hAnsi="Calibri" w:cs="Calibri"/>
        </w:rPr>
      </w:pPr>
    </w:p>
    <w:p w14:paraId="3604B2FC" w14:textId="1530B830"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 xml:space="preserve">For example, </w:t>
      </w:r>
      <w:r w:rsidR="003766E9" w:rsidRPr="00255520">
        <w:rPr>
          <w:rFonts w:ascii="Calibri" w:hAnsi="Calibri" w:cs="Calibri"/>
        </w:rPr>
        <w:t>“﻿metabolites such as ATP, acetyl-CoA, NAD+, and S-adenosyl methionine (SAM) can function as co-substrates, regulating post-translational</w:t>
      </w:r>
      <w:r w:rsidR="00525EFD" w:rsidRPr="00255520">
        <w:rPr>
          <w:rFonts w:ascii="Calibri" w:hAnsi="Calibri" w:cs="Calibri"/>
        </w:rPr>
        <w:t xml:space="preserve"> </w:t>
      </w:r>
      <w:r w:rsidR="003766E9" w:rsidRPr="00255520">
        <w:rPr>
          <w:rFonts w:ascii="Calibri" w:hAnsi="Calibri" w:cs="Calibri"/>
        </w:rPr>
        <w:t>modifications that affect protein activity</w:t>
      </w:r>
      <w:r w:rsidR="00650FCE" w:rsidRPr="00255520">
        <w:rPr>
          <w:rFonts w:ascii="Calibri" w:hAnsi="Calibri" w:cs="Calibri"/>
        </w:rPr>
        <w:t xml:space="preserve">” and </w:t>
      </w:r>
      <w:r w:rsidR="00FE25F1" w:rsidRPr="00255520">
        <w:rPr>
          <w:rFonts w:ascii="Calibri" w:hAnsi="Calibri" w:cs="Calibri"/>
        </w:rPr>
        <w:t>“﻿fatty acids and hormones can interact with plasma proteins to enable</w:t>
      </w:r>
      <w:r w:rsidR="000C2D29" w:rsidRPr="00255520">
        <w:rPr>
          <w:rFonts w:ascii="Calibri" w:hAnsi="Calibri" w:cs="Calibri"/>
        </w:rPr>
        <w:t xml:space="preserve"> </w:t>
      </w:r>
      <w:r w:rsidR="00FE25F1" w:rsidRPr="00255520">
        <w:rPr>
          <w:rFonts w:ascii="Calibri" w:hAnsi="Calibri" w:cs="Calibri"/>
        </w:rPr>
        <w:t>their transport in the bloodstream</w:t>
      </w:r>
      <w:r w:rsidR="000C2D29" w:rsidRPr="00255520">
        <w:rPr>
          <w:rFonts w:ascii="Calibri" w:hAnsi="Calibri" w:cs="Calibri"/>
        </w:rPr>
        <w:t>.</w:t>
      </w:r>
      <w:r w:rsidR="00FE25F1" w:rsidRPr="00255520">
        <w:rPr>
          <w:rFonts w:ascii="Calibri" w:hAnsi="Calibri" w:cs="Calibri"/>
        </w:rPr>
        <w:t>”</w:t>
      </w:r>
      <w:r w:rsidR="008F16C3">
        <w:rPr>
          <w:rFonts w:ascii="Calibri" w:hAnsi="Calibri" w:cs="Calibri"/>
        </w:rPr>
        <w:fldChar w:fldCharType="begin"/>
      </w:r>
      <w:r w:rsidR="00081C43">
        <w:rPr>
          <w:rFonts w:ascii="Calibri" w:hAnsi="Calibri" w:cs="Calibri"/>
        </w:rPr>
        <w:instrText xml:space="preserve"> ADDIN ZOTERO_ITEM CSL_CITATION {"citationID":"WzKa28TR","properties":{"formattedCitation":"\\super 4\\nosupersub{}","plainCitation":"4","noteIndex":0},"citationItems":[{"id":"Cm0wrPKq/NamikYhr","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B40DC6" w:rsidRPr="00255520">
        <w:rPr>
          <w:rFonts w:ascii="Calibri" w:hAnsi="Calibri" w:cs="Calibri"/>
        </w:rPr>
        <w:t xml:space="preserve"> 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081C43">
        <w:rPr>
          <w:rFonts w:ascii="Calibri" w:hAnsi="Calibri" w:cs="Calibri"/>
        </w:rPr>
        <w:instrText xml:space="preserve"> ADDIN ZOTERO_ITEM CSL_CITATION {"citationID":"leiUw5UK","properties":{"formattedCitation":"\\super 4\\nosupersub{}","plainCitation":"4","noteIndex":0},"citationItems":[{"id":"Cm0wrPKq/NamikYhr","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081C43">
        <w:rPr>
          <w:rFonts w:ascii="Calibri" w:hAnsi="Calibri" w:cs="Calibri"/>
        </w:rPr>
        <w:instrText xml:space="preserve"> ADDIN ZOTERO_ITEM CSL_CITATION {"citationID":"MLvwvhJJ","properties":{"formattedCitation":"\\super 5\\nosupersub{}","plainCitation":"5","noteIndex":0},"citationItems":[{"id":"Cm0wrPKq/91ENgIqf","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B318FC" w:rsidRPr="00B318FC">
        <w:rPr>
          <w:rFonts w:ascii="Calibri" w:hAnsi="Calibri" w:cs="Calibri"/>
          <w:vertAlign w:val="superscript"/>
        </w:rPr>
        <w:t>5</w:t>
      </w:r>
      <w:r w:rsidR="00B318FC">
        <w:rPr>
          <w:rFonts w:ascii="Calibri" w:hAnsi="Calibri" w:cs="Calibri"/>
        </w:rPr>
        <w:fldChar w:fldCharType="end"/>
      </w:r>
      <w:r w:rsidR="00C86EA5" w:rsidRPr="00255520">
        <w:rPr>
          <w:rFonts w:ascii="Calibri" w:hAnsi="Calibri" w:cs="Calibri"/>
        </w:rPr>
        <w:t xml:space="preserve"> </w:t>
      </w:r>
    </w:p>
    <w:p w14:paraId="2DFF64DC" w14:textId="650E4258"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w:t>
      </w:r>
      <w:r w:rsidR="00C00673">
        <w:rPr>
          <w:rFonts w:ascii="Calibri" w:hAnsi="Calibri" w:cs="Calibri"/>
        </w:rPr>
        <w:fldChar w:fldCharType="begin"/>
      </w:r>
      <w:r w:rsidR="00081C43">
        <w:rPr>
          <w:rFonts w:ascii="Calibri" w:hAnsi="Calibri" w:cs="Calibri"/>
        </w:rPr>
        <w:instrText xml:space="preserve"> ADDIN ZOTERO_ITEM CSL_CITATION {"citationID":"a0WACI0G","properties":{"formattedCitation":"\\super 6\\nosupersub{}","plainCitation":"6","noteIndex":0},"citationItems":[{"id":"Cm0wrPKq/6MlhIct2","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MsLmfj4x/ZNNNJ4w4","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C00673">
        <w:rPr>
          <w:rFonts w:ascii="Calibri" w:hAnsi="Calibri" w:cs="Calibri"/>
        </w:rPr>
        <w:fldChar w:fldCharType="separate"/>
      </w:r>
      <w:r w:rsidR="00C00673" w:rsidRPr="00C00673">
        <w:rPr>
          <w:rFonts w:ascii="Calibri" w:hAnsi="Calibri" w:cs="Calibri"/>
          <w:vertAlign w:val="superscript"/>
        </w:rPr>
        <w:t>6</w:t>
      </w:r>
      <w:r w:rsidR="00C00673">
        <w:rPr>
          <w:rFonts w:ascii="Calibri" w:hAnsi="Calibri" w:cs="Calibri"/>
        </w:rPr>
        <w:fldChar w:fldCharType="end"/>
      </w:r>
      <w:r w:rsidR="00A11290">
        <w:rPr>
          <w:rFonts w:ascii="Calibri" w:hAnsi="Calibri" w:cs="Calibri"/>
        </w:rPr>
        <w:t xml:space="preserve"> and </w:t>
      </w:r>
      <w:r w:rsidR="00330901">
        <w:rPr>
          <w:rFonts w:ascii="Calibri" w:hAnsi="Calibri" w:cs="Calibri"/>
        </w:rPr>
        <w:t xml:space="preserve">histone </w:t>
      </w:r>
      <w:r w:rsidR="00C00673">
        <w:rPr>
          <w:rFonts w:ascii="Calibri" w:hAnsi="Calibri" w:cs="Calibri"/>
        </w:rPr>
        <w:t>acetylation</w:t>
      </w:r>
      <w:r w:rsidR="004F7371">
        <w:rPr>
          <w:rFonts w:ascii="Calibri" w:hAnsi="Calibri" w:cs="Calibri"/>
        </w:rPr>
        <w:fldChar w:fldCharType="begin"/>
      </w:r>
      <w:r w:rsidR="00081C43">
        <w:rPr>
          <w:rFonts w:ascii="Calibri" w:hAnsi="Calibri" w:cs="Calibri"/>
        </w:rPr>
        <w:instrText xml:space="preserve"> ADDIN ZOTERO_ITEM CSL_CITATION {"citationID":"vMLB3Spp","properties":{"formattedCitation":"\\super 7\\nosupersub{}","plainCitation":"7","noteIndex":0},"citationItems":[{"id":43,"uris":["http://zotero.org/users/5622226/items/2DK36FYD"],"uri":["http://zotero.org/users/5622226/items/2DK36FYD"],"itemData":{"id":43,"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schema":"https://github.com/citation-style-language/schema/raw/master/csl-citation.json"} </w:instrText>
      </w:r>
      <w:r w:rsidR="004F7371">
        <w:rPr>
          <w:rFonts w:ascii="Calibri" w:hAnsi="Calibri" w:cs="Calibri"/>
        </w:rPr>
        <w:fldChar w:fldCharType="separate"/>
      </w:r>
      <w:r w:rsidR="004F7371" w:rsidRPr="004F7371">
        <w:rPr>
          <w:rFonts w:ascii="Calibri" w:hAnsi="Calibri" w:cs="Calibri"/>
          <w:vertAlign w:val="superscript"/>
        </w:rPr>
        <w:t>7</w:t>
      </w:r>
      <w:r w:rsidR="004F7371">
        <w:rPr>
          <w:rFonts w:ascii="Calibri" w:hAnsi="Calibri" w:cs="Calibri"/>
        </w:rPr>
        <w:fldChar w:fldCharType="end"/>
      </w:r>
      <w:r w:rsidRPr="00255520">
        <w:rPr>
          <w:rFonts w:ascii="Calibri" w:hAnsi="Calibri" w:cs="Calibri"/>
        </w:rPr>
        <w:t xml:space="preserve">, and that the study of </w:t>
      </w:r>
      <w:proofErr w:type="spellStart"/>
      <w:r w:rsidRPr="00255520">
        <w:rPr>
          <w:rFonts w:ascii="Calibri" w:hAnsi="Calibri" w:cs="Calibri"/>
        </w:rPr>
        <w:t>nutri</w:t>
      </w:r>
      <w:proofErr w:type="spellEnd"/>
      <w:r w:rsidRPr="00255520">
        <w:rPr>
          <w:rFonts w:ascii="Calibri" w:hAnsi="Calibri" w:cs="Calibri"/>
        </w:rPr>
        <w:t>-epigenetics may elucidate the role of diet in many diseases.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081C43">
        <w:rPr>
          <w:rFonts w:ascii="Calibri" w:hAnsi="Calibri" w:cs="Calibri"/>
        </w:rPr>
        <w:instrText xml:space="preserve"> ADDIN ZOTERO_ITEM CSL_CITATION {"citationID":"D4ahsIpd","properties":{"formattedCitation":"\\super 8\\nosupersub{}","plainCitation":"8","noteIndex":0},"citationItems":[{"id":7,"uris":["http://zotero.org/users/5622226/items/4TRMLTVY"],"uri":["http://zotero.org/users/5622226/items/4TRMLTVY"],"itemData":{"id":7,"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4F7371" w:rsidRPr="004F7371">
        <w:rPr>
          <w:rFonts w:ascii="Calibri" w:hAnsi="Calibri" w:cs="Calibri"/>
          <w:vertAlign w:val="superscript"/>
        </w:rPr>
        <w:t>8</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007F4B79">
        <w:rPr>
          <w:rFonts w:ascii="Calibri" w:hAnsi="Calibri" w:cs="Calibri"/>
        </w:rPr>
        <w:fldChar w:fldCharType="begin"/>
      </w:r>
      <w:r w:rsidR="00081C43">
        <w:rPr>
          <w:rFonts w:ascii="Calibri" w:hAnsi="Calibri" w:cs="Calibri"/>
        </w:rPr>
        <w:instrText xml:space="preserve"> ADDIN ZOTERO_ITEM CSL_CITATION {"citationID":"CUKAav4t","properties":{"formattedCitation":"\\super 6\\nosupersub{}","plainCitation":"6","noteIndex":0},"citationItems":[{"id":"Cm0wrPKq/6MlhIct2","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7F4B79" w:rsidRPr="007F4B79">
        <w:rPr>
          <w:rFonts w:ascii="Calibri" w:hAnsi="Calibri" w:cs="Calibri"/>
          <w:vertAlign w:val="superscript"/>
        </w:rPr>
        <w:t>6</w:t>
      </w:r>
      <w:r w:rsidR="007F4B79">
        <w:rPr>
          <w:rFonts w:ascii="Calibri" w:hAnsi="Calibri" w:cs="Calibri"/>
        </w:rPr>
        <w:fldChar w:fldCharType="end"/>
      </w:r>
      <w:r w:rsidR="007F4B79" w:rsidRPr="00255520">
        <w:rPr>
          <w:rFonts w:ascii="Calibri" w:hAnsi="Calibri" w:cs="Calibri"/>
        </w:rPr>
        <w:t xml:space="preserve"> </w:t>
      </w:r>
    </w:p>
    <w:p w14:paraId="1E8BDDF5" w14:textId="4501B139" w:rsidR="00125158" w:rsidRPr="00255520" w:rsidRDefault="00125158" w:rsidP="007C70D3">
      <w:pPr>
        <w:rPr>
          <w:rFonts w:ascii="Calibri" w:hAnsi="Calibri" w:cs="Calibri"/>
        </w:rPr>
      </w:pPr>
    </w:p>
    <w:p w14:paraId="6CF8B8D0" w14:textId="0F4ED9E3" w:rsidR="00F33D95" w:rsidRPr="00255520" w:rsidRDefault="00D90EF3" w:rsidP="00D90EF3">
      <w:pPr>
        <w:pStyle w:val="Heading3"/>
        <w:rPr>
          <w:rFonts w:ascii="Calibri" w:hAnsi="Calibri" w:cs="Calibri"/>
        </w:rPr>
      </w:pPr>
      <w:bookmarkStart w:id="5" w:name="_Toc47869921"/>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5"/>
    </w:p>
    <w:p w14:paraId="5B966B75" w14:textId="34A53C53" w:rsidR="0007422D" w:rsidRPr="00255520" w:rsidRDefault="0007422D" w:rsidP="0007422D">
      <w:pPr>
        <w:rPr>
          <w:rFonts w:ascii="Calibri" w:hAnsi="Calibri" w:cs="Calibri"/>
        </w:rPr>
      </w:pPr>
    </w:p>
    <w:p w14:paraId="420812C5" w14:textId="64347E12" w:rsidR="0007422D" w:rsidRPr="00255520" w:rsidRDefault="0007422D" w:rsidP="0007422D">
      <w:pPr>
        <w:rPr>
          <w:rFonts w:ascii="Calibri" w:hAnsi="Calibri" w:cs="Calibri"/>
        </w:rPr>
      </w:pPr>
      <w:r w:rsidRPr="00255520">
        <w:rPr>
          <w:rFonts w:ascii="Calibri" w:hAnsi="Calibri" w:cs="Calibri"/>
          <w:noProof/>
        </w:rPr>
        <w:lastRenderedPageBreak/>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7CDB42E6"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081C43">
        <w:rPr>
          <w:rFonts w:ascii="Calibri" w:hAnsi="Calibri" w:cs="Calibri"/>
        </w:rPr>
        <w:instrText xml:space="preserve"> ADDIN ZOTERO_ITEM CSL_CITATION {"citationID":"6qdE02O9","properties":{"formattedCitation":"\\super 6\\nosupersub{}","plainCitation":"6","noteIndex":0},"citationItems":[{"id":"Cm0wrPKq/6MlhIct2","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1522EE" w:rsidRPr="001522EE">
        <w:rPr>
          <w:rFonts w:ascii="Calibri" w:hAnsi="Calibri" w:cs="Calibri"/>
          <w:vertAlign w:val="superscript"/>
        </w:rPr>
        <w:t>6</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490826F" w:rsidR="00136AA4" w:rsidRPr="00255520" w:rsidRDefault="00136AA4" w:rsidP="00C23C86">
      <w:pPr>
        <w:pStyle w:val="Heading2"/>
        <w:rPr>
          <w:rFonts w:ascii="Calibri" w:hAnsi="Calibri" w:cs="Calibri"/>
        </w:rPr>
      </w:pPr>
      <w:bookmarkStart w:id="6" w:name="_Toc47869922"/>
      <w:r w:rsidRPr="00255520">
        <w:rPr>
          <w:rFonts w:ascii="Calibri" w:hAnsi="Calibri" w:cs="Calibri"/>
        </w:rPr>
        <w:t>Type 1 Diabetes</w:t>
      </w:r>
      <w:bookmarkEnd w:id="6"/>
    </w:p>
    <w:p w14:paraId="5E8DDBCB" w14:textId="77777777" w:rsidR="00136AA4" w:rsidRPr="00255520" w:rsidRDefault="00136AA4" w:rsidP="000B17E5">
      <w:pPr>
        <w:rPr>
          <w:rFonts w:ascii="Calibri" w:hAnsi="Calibri" w:cs="Calibri"/>
        </w:rPr>
      </w:pPr>
    </w:p>
    <w:p w14:paraId="034984D7" w14:textId="22750093"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9LvQNr1h","properties":{"formattedCitation":"\\super 9\\nosupersub{}","plainCitation":"9","noteIndex":0},"citationItems":[{"id":"Cm0wrPKq/zTXTrOwb","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4F7371" w:rsidRPr="004F7371">
        <w:rPr>
          <w:rFonts w:ascii="Calibri" w:hAnsi="Calibri" w:cs="Calibri"/>
          <w:vertAlign w:val="superscript"/>
        </w:rPr>
        <w:t>9</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S1le1GcE","properties":{"formattedCitation":"\\super 10\\nosupersub{}","plainCitation":"10","noteIndex":0},"citationItems":[{"id":"Cm0wrPKq/1tRopOAO","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0</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xORs8BqX","properties":{"formattedCitation":"\\super 11\\nosupersub{}","plainCitation":"11","noteIndex":0},"citationItems":[{"id":"Cm0wrPKq/uUC1CKl7","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1</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LsWOFXo1","properties":{"formattedCitation":"\\super 9,11\\nosupersub{}","plainCitation":"9,11","noteIndex":0},"citationItems":[{"id":"Cm0wrPKq/zTXTrOwb","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Cm0wrPKq/uUC1CKl7","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4F7371" w:rsidRPr="004F7371">
        <w:rPr>
          <w:rFonts w:ascii="Calibri" w:hAnsi="Calibri" w:cs="Calibri"/>
          <w:vertAlign w:val="superscript"/>
        </w:rPr>
        <w:t>9,11</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69846139"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o8yDtXyk","properties":{"formattedCitation":"\\super 12\\nosupersub{}","plainCitation":"12","noteIndex":0},"citationItems":[{"id":12,"uris":["http://zotero.org/users/5622226/items/WM2CIE9G"],"uri":["http://zotero.org/users/5622226/items/WM2CIE9G"],"itemData":{"id":12,"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4F7371" w:rsidRPr="004F7371">
        <w:rPr>
          <w:rFonts w:ascii="Calibri" w:hAnsi="Calibri" w:cs="Calibri"/>
          <w:vertAlign w:val="superscript"/>
        </w:rPr>
        <w:t>12</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081C43">
        <w:rPr>
          <w:rFonts w:ascii="Calibri" w:hAnsi="Calibri" w:cs="Calibri"/>
        </w:rPr>
        <w:instrText xml:space="preserve"> ADDIN ZOTERO_ITEM CSL_CITATION {"citationID":"FfeZhkCH","properties":{"formattedCitation":"\\super 11\\nosupersub{}","plainCitation":"11","noteIndex":0},"citationItems":[{"id":"Cm0wrPKq/uUC1CKl7","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4F7371" w:rsidRPr="004F7371">
        <w:rPr>
          <w:rFonts w:ascii="Calibri" w:hAnsi="Calibri" w:cs="Calibri"/>
          <w:vertAlign w:val="superscript"/>
        </w:rPr>
        <w:t>11</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081C43">
        <w:rPr>
          <w:rFonts w:ascii="Calibri" w:hAnsi="Calibri" w:cs="Calibri"/>
        </w:rPr>
        <w:instrText xml:space="preserve"> ADDIN ZOTERO_ITEM CSL_CITATION {"citationID":"YSV4NV0p","properties":{"formattedCitation":"\\super 10\\nosupersub{}","plainCitation":"10","noteIndex":0},"citationItems":[{"id":"Cm0wrPKq/1tRopOAO","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4F7371" w:rsidRPr="004F7371">
        <w:rPr>
          <w:rFonts w:ascii="Calibri" w:hAnsi="Calibri" w:cs="Calibri"/>
          <w:vertAlign w:val="superscript"/>
        </w:rPr>
        <w:t>10</w:t>
      </w:r>
      <w:r w:rsidR="0091179B">
        <w:rPr>
          <w:rFonts w:ascii="Calibri" w:hAnsi="Calibri" w:cs="Calibri"/>
        </w:rPr>
        <w:fldChar w:fldCharType="end"/>
      </w:r>
      <w:r w:rsidR="0091179B" w:rsidRPr="00255520">
        <w:rPr>
          <w:rFonts w:ascii="Calibri" w:hAnsi="Calibri" w:cs="Calibri"/>
        </w:rPr>
        <w:t xml:space="preserve"> </w:t>
      </w:r>
    </w:p>
    <w:p w14:paraId="512E39BF" w14:textId="50E98A19"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081C43">
        <w:rPr>
          <w:rFonts w:ascii="Calibri" w:hAnsi="Calibri" w:cs="Calibri"/>
        </w:rPr>
        <w:instrText xml:space="preserve"> ADDIN ZOTERO_ITEM CSL_CITATION {"citationID":"SqYF8qzW","properties":{"formattedCitation":"\\super 10\\nosupersub{}","plainCitation":"10","noteIndex":0},"citationItems":[{"id":"Cm0wrPKq/1tRopOAO","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4F7371" w:rsidRPr="004F7371">
        <w:rPr>
          <w:rFonts w:ascii="Calibri" w:hAnsi="Calibri" w:cs="Calibri"/>
          <w:vertAlign w:val="superscript"/>
        </w:rPr>
        <w:t>10</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proofErr w:type="spellStart"/>
      <w:r w:rsidR="00C8088A" w:rsidRPr="00255520">
        <w:rPr>
          <w:rFonts w:ascii="Calibri" w:hAnsi="Calibri" w:cs="Calibri"/>
        </w:rPr>
        <w:lastRenderedPageBreak/>
        <w:t>Rakyan</w:t>
      </w:r>
      <w:proofErr w:type="spellEnd"/>
      <w:r w:rsidR="00C8088A" w:rsidRPr="00255520">
        <w:rPr>
          <w:rFonts w:ascii="Calibri" w:hAnsi="Calibri" w:cs="Calibri"/>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081C43">
        <w:rPr>
          <w:rFonts w:ascii="Calibri" w:hAnsi="Calibri" w:cs="Calibri"/>
        </w:rPr>
        <w:instrText xml:space="preserve"> ADDIN ZOTERO_ITEM CSL_CITATION {"citationID":"xzZzGkao","properties":{"formattedCitation":"\\super 10,13\\nosupersub{}","plainCitation":"10,13","noteIndex":0},"citationItems":[{"id":"Cm0wrPKq/1tRopOAO","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10,"uris":["http://zotero.org/users/5622226/items/DNHD6458"],"uri":["http://zotero.org/users/5622226/items/DNHD6458"],"itemData":{"id":10,"type":"article-journal","abstract":"Type 1 diabetes (T1D) shows </w:instrText>
      </w:r>
      <w:r w:rsidR="00081C43">
        <w:rPr>
          <w:rFonts w:ascii="Cambria Math" w:hAnsi="Cambria Math" w:cs="Cambria Math"/>
        </w:rPr>
        <w:instrText>∼</w:instrText>
      </w:r>
      <w:r w:rsidR="00081C43">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4F7371" w:rsidRPr="004F7371">
        <w:rPr>
          <w:rFonts w:ascii="Calibri" w:hAnsi="Calibri" w:cs="Calibri"/>
          <w:vertAlign w:val="superscript"/>
        </w:rPr>
        <w:t>10,13</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081C43">
        <w:rPr>
          <w:rFonts w:ascii="Calibri" w:hAnsi="Calibri" w:cs="Calibri"/>
        </w:rPr>
        <w:instrText xml:space="preserve"> ADDIN ZOTERO_ITEM CSL_CITATION {"citationID":"nPRATQeF","properties":{"formattedCitation":"\\super 14\\nosupersub{}","plainCitation":"14","noteIndex":0},"citationItems":[{"id":"Cm0wrPKq/KUl0WfHt","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4F7371" w:rsidRPr="004F7371">
        <w:rPr>
          <w:rFonts w:ascii="Calibri" w:hAnsi="Calibri" w:cs="Calibri"/>
          <w:vertAlign w:val="superscript"/>
        </w:rPr>
        <w:t>14</w:t>
      </w:r>
      <w:r w:rsidR="005C4D67">
        <w:rPr>
          <w:rFonts w:ascii="Calibri" w:hAnsi="Calibri" w:cs="Calibri"/>
        </w:rPr>
        <w:fldChar w:fldCharType="end"/>
      </w:r>
      <w:r w:rsidR="005C4D67" w:rsidRPr="00255520">
        <w:rPr>
          <w:rFonts w:ascii="Calibri" w:hAnsi="Calibri" w:cs="Calibri"/>
        </w:rPr>
        <w:t xml:space="preserve"> </w:t>
      </w:r>
    </w:p>
    <w:p w14:paraId="77A895EF" w14:textId="605AA9A4" w:rsidR="008F0A68" w:rsidRDefault="00377B89" w:rsidP="008F0A68">
      <w:pPr>
        <w:ind w:firstLine="720"/>
        <w:rPr>
          <w:rFonts w:ascii="Calibri" w:hAnsi="Calibri" w:cs="Calibri"/>
        </w:rPr>
      </w:pPr>
      <w:r w:rsidRPr="00255520">
        <w:rPr>
          <w:rFonts w:ascii="Calibri" w:hAnsi="Calibri" w:cs="Calibri"/>
        </w:rPr>
        <w:t xml:space="preserve">Environmental factors including viruses, diet, and the metabolome have also been linked with </w:t>
      </w:r>
      <w:r w:rsidR="00B3419E">
        <w:rPr>
          <w:rFonts w:ascii="Calibri" w:hAnsi="Calibri" w:cs="Calibri"/>
        </w:rPr>
        <w:t>islet autoimmunity</w:t>
      </w:r>
      <w:r w:rsidR="00412AB0">
        <w:rPr>
          <w:rFonts w:ascii="Calibri" w:hAnsi="Calibri" w:cs="Calibri"/>
        </w:rPr>
        <w:fldChar w:fldCharType="begin"/>
      </w:r>
      <w:r w:rsidR="00081C43">
        <w:rPr>
          <w:rFonts w:ascii="Calibri" w:hAnsi="Calibri" w:cs="Calibri"/>
        </w:rPr>
        <w:instrText xml:space="preserve"> ADDIN ZOTERO_ITEM CSL_CITATION {"citationID":"y4feILth","properties":{"formattedCitation":"\\super 15\\nosupersub{}","plainCitation":"15","noteIndex":0},"citationItems":[{"id":42,"uris":["http://zotero.org/users/5622226/items/UDZDXD72"],"uri":["http://zotero.org/users/5622226/items/UDZDXD72"],"itemData":{"id":42,"type":"article-journal","container-title":"Journal of Experimental Medicine","DOI":"10.1084/jem.20081800","ISSN":"0022-1007","issue":"13","journalAbbreviation":"J Exp Med","language":"en","note":"publisher: The Rockefeller University Press","page":"2975-2984","source":"rupress.org","title":"Dysregulation of lipid and amino acid metabolism precedes islet autoimmunity in children who later progress to type 1 diabetes","volume":"205","author":[{"family":"Orešič","given":"Matej"},{"family":"Simell","given":"Satu"},{"family":"Sysi-Aho","given":"Marko"},{"family":"Näntö-Salonen","given":"Kirsti"},{"family":"Seppänen-Laakso","given":"Tuulikki"},{"family":"Parikka","given":"Vilhelmiina"},{"family":"Katajamaa","given":"Mikko"},{"family":"Hekkala","given":"Anne"},{"family":"Mattila","given":"Ismo"},{"family":"Keskinen","given":"Päivi"},{"family":"Yetukuri","given":"Laxman"},{"family":"Reinikainen","given":"Arja"},{"family":"Lähde","given":"Jyrki"},{"family":"Suortti","given":"Tapani"},{"family":"Hakalax","given":"Jari"},{"family":"Simell","given":"Tuula"},{"family":"Hyöty","given":"Heikki"},{"family":"Veijola","given":"Riitta"},{"family":"Ilonen","given":"Jorma"},{"family":"Lahesmaa","given":"Riitta"},{"family":"Knip","given":"Mikael"},{"family":"Simell","given":"Olli"}],"issued":{"date-parts":[["2008",12,22]]}}}],"schema":"https://github.com/citation-style-language/schema/raw/master/csl-citation.json"} </w:instrText>
      </w:r>
      <w:r w:rsidR="00412AB0">
        <w:rPr>
          <w:rFonts w:ascii="Calibri" w:hAnsi="Calibri" w:cs="Calibri"/>
        </w:rPr>
        <w:fldChar w:fldCharType="separate"/>
      </w:r>
      <w:r w:rsidR="00412AB0" w:rsidRPr="00412AB0">
        <w:rPr>
          <w:rFonts w:ascii="Calibri" w:hAnsi="Calibri" w:cs="Calibri"/>
          <w:vertAlign w:val="superscript"/>
        </w:rPr>
        <w:t>15</w:t>
      </w:r>
      <w:r w:rsidR="00412AB0">
        <w:rPr>
          <w:rFonts w:ascii="Calibri" w:hAnsi="Calibri" w:cs="Calibri"/>
        </w:rPr>
        <w:fldChar w:fldCharType="end"/>
      </w:r>
      <w:r w:rsidR="00B3419E">
        <w:rPr>
          <w:rFonts w:ascii="Calibri" w:hAnsi="Calibri" w:cs="Calibri"/>
        </w:rPr>
        <w:t xml:space="preserve"> and </w:t>
      </w:r>
      <w:r w:rsidRPr="00255520">
        <w:rPr>
          <w:rFonts w:ascii="Calibri" w:hAnsi="Calibri" w:cs="Calibri"/>
        </w:rPr>
        <w:t>T1D etiology</w:t>
      </w:r>
      <w:r w:rsidR="00CB3688" w:rsidRPr="00255520">
        <w:rPr>
          <w:rFonts w:ascii="Calibri" w:hAnsi="Calibri" w:cs="Calibri"/>
        </w:rPr>
        <w:t>.</w:t>
      </w:r>
      <w:r w:rsidR="005B6F96">
        <w:rPr>
          <w:rFonts w:ascii="Calibri" w:hAnsi="Calibri" w:cs="Calibri"/>
        </w:rPr>
        <w:fldChar w:fldCharType="begin"/>
      </w:r>
      <w:r w:rsidR="00081C43">
        <w:rPr>
          <w:rFonts w:ascii="Calibri" w:hAnsi="Calibri" w:cs="Calibri"/>
        </w:rPr>
        <w:instrText xml:space="preserve"> ADDIN ZOTERO_ITEM CSL_CITATION {"citationID":"mcFdQ7Dy","properties":{"formattedCitation":"\\super 9\\nosupersub{}","plainCitation":"9","noteIndex":0},"citationItems":[{"id":"Cm0wrPKq/zTXTrOwb","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4F7371" w:rsidRPr="004F7371">
        <w:rPr>
          <w:rFonts w:ascii="Calibri" w:hAnsi="Calibri" w:cs="Calibri"/>
          <w:vertAlign w:val="superscript"/>
        </w:rPr>
        <w:t>9</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081C43">
        <w:rPr>
          <w:rFonts w:ascii="Calibri" w:hAnsi="Calibri" w:cs="Calibri"/>
        </w:rPr>
        <w:instrText xml:space="preserve"> ADDIN ZOTERO_ITEM CSL_CITATION {"citationID":"cdqwo4QG","properties":{"formattedCitation":"\\super 5,9\\nosupersub{}","plainCitation":"5,9","noteIndex":0},"citationItems":[{"id":"Cm0wrPKq/91ENgIqf","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Cm0wrPKq/zTXTrOwb","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4F7371" w:rsidRPr="004F7371">
        <w:rPr>
          <w:rFonts w:ascii="Calibri" w:hAnsi="Calibri" w:cs="Calibri"/>
          <w:vertAlign w:val="superscript"/>
        </w:rPr>
        <w:t>5,9</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been associated with insulin resistance</w:t>
      </w:r>
      <w:r w:rsidR="00A964F0" w:rsidRPr="00255520">
        <w:rPr>
          <w:rFonts w:ascii="Calibri" w:hAnsi="Calibri" w:cs="Calibri"/>
        </w:rPr>
        <w:t>.</w:t>
      </w:r>
      <w:r w:rsidR="001E7281">
        <w:rPr>
          <w:rFonts w:ascii="Calibri" w:hAnsi="Calibri" w:cs="Calibri"/>
        </w:rPr>
        <w:fldChar w:fldCharType="begin"/>
      </w:r>
      <w:r w:rsidR="00081C43">
        <w:rPr>
          <w:rFonts w:ascii="Calibri" w:hAnsi="Calibri" w:cs="Calibri"/>
        </w:rPr>
        <w:instrText xml:space="preserve"> ADDIN ZOTERO_ITEM CSL_CITATION {"citationID":"FNSyVf7Q","properties":{"formattedCitation":"\\super 16\\nosupersub{}","plainCitation":"16","noteIndex":0},"citationItems":[{"id":50,"uris":["http://zotero.org/users/5622226/items/CDNLMM2Y"],"uri":["http://zotero.org/users/5622226/items/CDNLMM2Y"],"itemData":{"id":50,"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412AB0" w:rsidRPr="00412AB0">
        <w:rPr>
          <w:rFonts w:ascii="Calibri" w:hAnsi="Calibri" w:cs="Calibri"/>
          <w:vertAlign w:val="superscript"/>
        </w:rPr>
        <w:t>16</w:t>
      </w:r>
      <w:r w:rsidR="001E7281">
        <w:rPr>
          <w:rFonts w:ascii="Calibri" w:hAnsi="Calibri" w:cs="Calibri"/>
        </w:rPr>
        <w:fldChar w:fldCharType="end"/>
      </w:r>
    </w:p>
    <w:p w14:paraId="48BC09C2" w14:textId="32E2BD3F" w:rsidR="008F0A68" w:rsidRDefault="007E79CF" w:rsidP="00F913C6">
      <w:pPr>
        <w:ind w:firstLine="720"/>
        <w:rPr>
          <w:rFonts w:ascii="Calibri" w:hAnsi="Calibri" w:cs="Calibri"/>
        </w:rPr>
      </w:pPr>
      <w:r>
        <w:rPr>
          <w:rFonts w:ascii="Calibri" w:hAnsi="Calibri" w:cs="Calibri"/>
        </w:rPr>
        <w:t xml:space="preserve">Although the </w:t>
      </w:r>
      <w:r w:rsidR="00B34684">
        <w:rPr>
          <w:rFonts w:ascii="Calibri" w:hAnsi="Calibri" w:cs="Calibri"/>
        </w:rPr>
        <w:t xml:space="preserve">effects of the metabolome and DNA methylation have been studied separately in </w:t>
      </w:r>
      <w:r w:rsidR="00F02198">
        <w:rPr>
          <w:rFonts w:ascii="Calibri" w:hAnsi="Calibri" w:cs="Calibri"/>
        </w:rPr>
        <w:t xml:space="preserve">T1D, the </w:t>
      </w:r>
      <w:r w:rsidR="00CF236A">
        <w:rPr>
          <w:rFonts w:ascii="Calibri" w:hAnsi="Calibri" w:cs="Calibri"/>
        </w:rPr>
        <w:t xml:space="preserve">combined </w:t>
      </w:r>
      <w:proofErr w:type="spellStart"/>
      <w:r w:rsidR="008A1FE8">
        <w:rPr>
          <w:rFonts w:ascii="Calibri" w:hAnsi="Calibri" w:cs="Calibri"/>
        </w:rPr>
        <w:t>nutri</w:t>
      </w:r>
      <w:proofErr w:type="spellEnd"/>
      <w:r w:rsidR="008A1FE8">
        <w:rPr>
          <w:rFonts w:ascii="Calibri" w:hAnsi="Calibri" w:cs="Calibri"/>
        </w:rPr>
        <w:t>-epigenetics of T1D remain un</w:t>
      </w:r>
      <w:r w:rsidR="006465D4">
        <w:rPr>
          <w:rFonts w:ascii="Calibri" w:hAnsi="Calibri" w:cs="Calibri"/>
        </w:rPr>
        <w:t>clear</w:t>
      </w:r>
      <w:r w:rsidR="008A1FE8">
        <w:rPr>
          <w:rFonts w:ascii="Calibri" w:hAnsi="Calibri" w:cs="Calibri"/>
        </w:rPr>
        <w:t>.</w:t>
      </w:r>
      <w:r w:rsidR="006B7834">
        <w:rPr>
          <w:rFonts w:ascii="Calibri" w:hAnsi="Calibri" w:cs="Calibri"/>
        </w:rPr>
        <w:t xml:space="preserve"> </w:t>
      </w:r>
      <w:r w:rsidR="004E790D">
        <w:rPr>
          <w:rFonts w:ascii="Calibri" w:hAnsi="Calibri" w:cs="Calibri"/>
        </w:rPr>
        <w:t xml:space="preserve">Early </w:t>
      </w:r>
      <w:r w:rsidR="00F02580">
        <w:rPr>
          <w:rFonts w:ascii="Calibri" w:hAnsi="Calibri" w:cs="Calibri"/>
        </w:rPr>
        <w:t>i</w:t>
      </w:r>
      <w:r w:rsidR="00590F99">
        <w:rPr>
          <w:rFonts w:ascii="Calibri" w:hAnsi="Calibri" w:cs="Calibri"/>
        </w:rPr>
        <w:t xml:space="preserve">n-vitro </w:t>
      </w:r>
      <w:r w:rsidR="00C75B19">
        <w:rPr>
          <w:rFonts w:ascii="Calibri" w:hAnsi="Calibri" w:cs="Calibri"/>
        </w:rPr>
        <w:t>studies</w:t>
      </w:r>
      <w:r w:rsidR="00BE4306">
        <w:rPr>
          <w:rFonts w:ascii="Calibri" w:hAnsi="Calibri" w:cs="Calibri"/>
        </w:rPr>
        <w:t xml:space="preserve"> </w:t>
      </w:r>
      <w:r w:rsidR="005039AF">
        <w:rPr>
          <w:rFonts w:ascii="Calibri" w:hAnsi="Calibri" w:cs="Calibri"/>
        </w:rPr>
        <w:t>confirmed</w:t>
      </w:r>
      <w:r w:rsidR="00703AE4">
        <w:rPr>
          <w:rFonts w:ascii="Calibri" w:hAnsi="Calibri" w:cs="Calibri"/>
        </w:rPr>
        <w:t xml:space="preserve"> </w:t>
      </w:r>
      <w:r w:rsidR="00B54803">
        <w:rPr>
          <w:rFonts w:ascii="Calibri" w:hAnsi="Calibri" w:cs="Calibri"/>
        </w:rPr>
        <w:t>metabolome-depend</w:t>
      </w:r>
      <w:r w:rsidR="00992CC2">
        <w:rPr>
          <w:rFonts w:ascii="Calibri" w:hAnsi="Calibri" w:cs="Calibri"/>
        </w:rPr>
        <w:t xml:space="preserve">ent </w:t>
      </w:r>
      <w:r w:rsidR="009B16EC">
        <w:rPr>
          <w:rFonts w:ascii="Calibri" w:hAnsi="Calibri" w:cs="Calibri"/>
        </w:rPr>
        <w:t xml:space="preserve">alterations in </w:t>
      </w:r>
      <w:r w:rsidR="002A54EE">
        <w:rPr>
          <w:rFonts w:ascii="Calibri" w:hAnsi="Calibri" w:cs="Calibri"/>
        </w:rPr>
        <w:t>DNA methylation</w:t>
      </w:r>
      <w:r w:rsidR="00414752">
        <w:rPr>
          <w:rFonts w:ascii="Calibri" w:hAnsi="Calibri" w:cs="Calibri"/>
        </w:rPr>
        <w:t xml:space="preserve"> associated with </w:t>
      </w:r>
      <w:r w:rsidR="001276A6">
        <w:rPr>
          <w:rFonts w:ascii="Calibri" w:hAnsi="Calibri" w:cs="Calibri"/>
        </w:rPr>
        <w:t>various cancers</w:t>
      </w:r>
      <w:r w:rsidR="00C62D95">
        <w:rPr>
          <w:rFonts w:ascii="Calibri" w:hAnsi="Calibri" w:cs="Calibri"/>
        </w:rPr>
        <w:t>,</w:t>
      </w:r>
      <w:r w:rsidR="00C62D95">
        <w:rPr>
          <w:rFonts w:ascii="Calibri" w:hAnsi="Calibri" w:cs="Calibri"/>
        </w:rPr>
        <w:fldChar w:fldCharType="begin"/>
      </w:r>
      <w:r w:rsidR="00081C43">
        <w:rPr>
          <w:rFonts w:ascii="Calibri" w:hAnsi="Calibri" w:cs="Calibri"/>
        </w:rPr>
        <w:instrText xml:space="preserve"> ADDIN ZOTERO_ITEM CSL_CITATION {"citationID":"p7J7l0Vb","properties":{"formattedCitation":"\\super 17,18\\nosupersub{}","plainCitation":"17,18","noteIndex":0},"citationItems":[{"id":41,"uris":["http://zotero.org/users/5622226/items/EL6XTBVY"],"uri":["http://zotero.org/users/5622226/items/EL6XTBVY"],"itemData":{"id":41,"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id":39,"uris":["http://zotero.org/users/5622226/items/9TE3YPCE"],"uri":["http://zotero.org/users/5622226/items/9TE3YPCE"],"itemData":{"id":39,"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schema":"https://github.com/citation-style-language/schema/raw/master/csl-citation.json"} </w:instrText>
      </w:r>
      <w:r w:rsidR="00C62D95">
        <w:rPr>
          <w:rFonts w:ascii="Calibri" w:hAnsi="Calibri" w:cs="Calibri"/>
        </w:rPr>
        <w:fldChar w:fldCharType="separate"/>
      </w:r>
      <w:r w:rsidR="00C62D95" w:rsidRPr="00C62D95">
        <w:rPr>
          <w:rFonts w:ascii="Calibri" w:hAnsi="Calibri" w:cs="Calibri"/>
          <w:vertAlign w:val="superscript"/>
        </w:rPr>
        <w:t>17,18</w:t>
      </w:r>
      <w:r w:rsidR="00C62D95">
        <w:rPr>
          <w:rFonts w:ascii="Calibri" w:hAnsi="Calibri" w:cs="Calibri"/>
        </w:rPr>
        <w:fldChar w:fldCharType="end"/>
      </w:r>
      <w:r w:rsidR="00BB6C39">
        <w:rPr>
          <w:rFonts w:ascii="Calibri" w:hAnsi="Calibri" w:cs="Calibri"/>
        </w:rPr>
        <w:t xml:space="preserve"> and even </w:t>
      </w:r>
      <w:r w:rsidR="00ED00D5">
        <w:rPr>
          <w:rFonts w:ascii="Calibri" w:hAnsi="Calibri" w:cs="Calibri"/>
        </w:rPr>
        <w:t xml:space="preserve">identified </w:t>
      </w:r>
      <w:r w:rsidR="000259E2">
        <w:rPr>
          <w:rFonts w:ascii="Calibri" w:hAnsi="Calibri" w:cs="Calibri"/>
        </w:rPr>
        <w:t>oncometabolites</w:t>
      </w:r>
      <w:r w:rsidR="00AE60B1">
        <w:rPr>
          <w:rFonts w:ascii="Calibri" w:hAnsi="Calibri" w:cs="Calibri"/>
        </w:rPr>
        <w:t xml:space="preserve"> associated with the development of </w:t>
      </w:r>
      <w:r w:rsidR="00523659">
        <w:rPr>
          <w:rFonts w:ascii="Calibri" w:hAnsi="Calibri" w:cs="Calibri"/>
        </w:rPr>
        <w:t>glioma</w:t>
      </w:r>
      <w:r w:rsidR="00BA0454">
        <w:rPr>
          <w:rFonts w:ascii="Calibri" w:hAnsi="Calibri" w:cs="Calibri"/>
        </w:rPr>
        <w:t>.</w:t>
      </w:r>
      <w:r w:rsidR="00BA0454">
        <w:rPr>
          <w:rFonts w:ascii="Calibri" w:hAnsi="Calibri" w:cs="Calibri"/>
        </w:rPr>
        <w:fldChar w:fldCharType="begin"/>
      </w:r>
      <w:r w:rsidR="00081C43">
        <w:rPr>
          <w:rFonts w:ascii="Calibri" w:hAnsi="Calibri" w:cs="Calibri"/>
        </w:rPr>
        <w:instrText xml:space="preserve"> ADDIN ZOTERO_ITEM CSL_CITATION {"citationID":"cLDN6br4","properties":{"formattedCitation":"\\super 19\\nosupersub{}","plainCitation":"19","noteIndex":0},"citationItems":[{"id":40,"uris":["http://zotero.org/users/5622226/items/HTALKKPM"],"uri":["http://zotero.org/users/5622226/items/HTALKKPM"],"itemData":{"id":40,"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081C43">
        <w:rPr>
          <w:rFonts w:ascii="Cambria Math" w:hAnsi="Cambria Math" w:cs="Cambria Math"/>
        </w:rPr>
        <w:instrText>∼</w:instrText>
      </w:r>
      <w:r w:rsidR="00081C43">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schema":"https://github.com/citation-style-language/schema/raw/master/csl-citation.json"} </w:instrText>
      </w:r>
      <w:r w:rsidR="00BA0454">
        <w:rPr>
          <w:rFonts w:ascii="Calibri" w:hAnsi="Calibri" w:cs="Calibri"/>
        </w:rPr>
        <w:fldChar w:fldCharType="separate"/>
      </w:r>
      <w:r w:rsidR="00C62D95" w:rsidRPr="00C62D95">
        <w:rPr>
          <w:rFonts w:ascii="Calibri" w:hAnsi="Calibri" w:cs="Calibri"/>
          <w:vertAlign w:val="superscript"/>
        </w:rPr>
        <w:t>19</w:t>
      </w:r>
      <w:r w:rsidR="00BA0454">
        <w:rPr>
          <w:rFonts w:ascii="Calibri" w:hAnsi="Calibri" w:cs="Calibri"/>
        </w:rPr>
        <w:fldChar w:fldCharType="end"/>
      </w:r>
      <w:r w:rsidR="00617E6C">
        <w:rPr>
          <w:rFonts w:ascii="Calibri" w:hAnsi="Calibri" w:cs="Calibri"/>
        </w:rPr>
        <w:t xml:space="preserve"> </w:t>
      </w:r>
      <w:r w:rsidR="008535ED">
        <w:rPr>
          <w:rFonts w:ascii="Calibri" w:hAnsi="Calibri" w:cs="Calibri"/>
        </w:rPr>
        <w:t xml:space="preserve">More recent </w:t>
      </w:r>
      <w:r w:rsidR="006A0827">
        <w:rPr>
          <w:rFonts w:ascii="Calibri" w:hAnsi="Calibri" w:cs="Calibri"/>
        </w:rPr>
        <w:t xml:space="preserve">human </w:t>
      </w:r>
      <w:r w:rsidR="009B03D7">
        <w:rPr>
          <w:rFonts w:ascii="Calibri" w:hAnsi="Calibri" w:cs="Calibri"/>
        </w:rPr>
        <w:t xml:space="preserve">studies </w:t>
      </w:r>
      <w:r w:rsidR="00164AE5">
        <w:rPr>
          <w:rFonts w:ascii="Calibri" w:hAnsi="Calibri" w:cs="Calibri"/>
        </w:rPr>
        <w:t xml:space="preserve">also </w:t>
      </w:r>
      <w:r w:rsidR="00423352">
        <w:rPr>
          <w:rFonts w:ascii="Calibri" w:hAnsi="Calibri" w:cs="Calibri"/>
        </w:rPr>
        <w:t>support the</w:t>
      </w:r>
      <w:r w:rsidR="008455E9">
        <w:rPr>
          <w:rFonts w:ascii="Calibri" w:hAnsi="Calibri" w:cs="Calibri"/>
        </w:rPr>
        <w:t xml:space="preserve"> connection between the metabolome and methylation in </w:t>
      </w:r>
      <w:r w:rsidR="00D959F9">
        <w:rPr>
          <w:rFonts w:ascii="Calibri" w:hAnsi="Calibri" w:cs="Calibri"/>
        </w:rPr>
        <w:t>breast cancer,</w:t>
      </w:r>
      <w:r w:rsidR="00D71534">
        <w:rPr>
          <w:rFonts w:ascii="Calibri" w:hAnsi="Calibri" w:cs="Calibri"/>
        </w:rPr>
        <w:fldChar w:fldCharType="begin"/>
      </w:r>
      <w:r w:rsidR="00081C43">
        <w:rPr>
          <w:rFonts w:ascii="Calibri" w:hAnsi="Calibri" w:cs="Calibri"/>
        </w:rPr>
        <w:instrText xml:space="preserve"> ADDIN ZOTERO_ITEM CSL_CITATION {"citationID":"3WnOTGOP","properties":{"formattedCitation":"\\super 20\\nosupersub{}","plainCitation":"20","noteIndex":0},"citationItems":[{"id":44,"uris":["http://zotero.org/users/5622226/items/7J2LC3JT"],"uri":["http://zotero.org/users/5622226/items/7J2LC3JT"],"itemData":{"id":44,"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schema":"https://github.com/citation-style-language/schema/raw/master/csl-citation.json"} </w:instrText>
      </w:r>
      <w:r w:rsidR="00D71534">
        <w:rPr>
          <w:rFonts w:ascii="Calibri" w:hAnsi="Calibri" w:cs="Calibri"/>
        </w:rPr>
        <w:fldChar w:fldCharType="separate"/>
      </w:r>
      <w:r w:rsidR="00D71534" w:rsidRPr="00D71534">
        <w:rPr>
          <w:rFonts w:ascii="Calibri" w:hAnsi="Calibri" w:cs="Calibri"/>
          <w:vertAlign w:val="superscript"/>
        </w:rPr>
        <w:t>20</w:t>
      </w:r>
      <w:r w:rsidR="00D71534">
        <w:rPr>
          <w:rFonts w:ascii="Calibri" w:hAnsi="Calibri" w:cs="Calibri"/>
        </w:rPr>
        <w:fldChar w:fldCharType="end"/>
      </w:r>
      <w:r w:rsidR="00484CCE">
        <w:rPr>
          <w:rFonts w:ascii="Calibri" w:hAnsi="Calibri" w:cs="Calibri"/>
        </w:rPr>
        <w:t xml:space="preserve"> colorectal cancer,</w:t>
      </w:r>
      <w:r w:rsidR="008D0666">
        <w:rPr>
          <w:rFonts w:ascii="Calibri" w:hAnsi="Calibri" w:cs="Calibri"/>
        </w:rPr>
        <w:fldChar w:fldCharType="begin"/>
      </w:r>
      <w:r w:rsidR="00081C43">
        <w:rPr>
          <w:rFonts w:ascii="Calibri" w:hAnsi="Calibri" w:cs="Calibri"/>
        </w:rPr>
        <w:instrText xml:space="preserve"> ADDIN ZOTERO_ITEM CSL_CITATION {"citationID":"Q2J4csky","properties":{"formattedCitation":"\\super 21\\nosupersub{}","plainCitation":"21","noteIndex":0},"citationItems":[{"id":35,"uris":["http://zotero.org/users/5622226/items/V3KUYYHP"],"uri":["http://zotero.org/users/5622226/items/V3KUYYHP"],"itemData":{"id":35,"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schema":"https://github.com/citation-style-language/schema/raw/master/csl-citation.json"} </w:instrText>
      </w:r>
      <w:r w:rsidR="008D0666">
        <w:rPr>
          <w:rFonts w:ascii="Calibri" w:hAnsi="Calibri" w:cs="Calibri"/>
        </w:rPr>
        <w:fldChar w:fldCharType="separate"/>
      </w:r>
      <w:r w:rsidR="008D0666" w:rsidRPr="008D0666">
        <w:rPr>
          <w:rFonts w:ascii="Calibri" w:hAnsi="Calibri" w:cs="Calibri"/>
          <w:vertAlign w:val="superscript"/>
        </w:rPr>
        <w:t>21</w:t>
      </w:r>
      <w:r w:rsidR="008D0666">
        <w:rPr>
          <w:rFonts w:ascii="Calibri" w:hAnsi="Calibri" w:cs="Calibri"/>
        </w:rPr>
        <w:fldChar w:fldCharType="end"/>
      </w:r>
      <w:r w:rsidR="008D0666">
        <w:rPr>
          <w:rFonts w:ascii="Calibri" w:hAnsi="Calibri" w:cs="Calibri"/>
        </w:rPr>
        <w:t xml:space="preserve"> and </w:t>
      </w:r>
      <w:r w:rsidR="005708EF">
        <w:rPr>
          <w:rFonts w:ascii="Calibri" w:hAnsi="Calibri" w:cs="Calibri"/>
        </w:rPr>
        <w:t xml:space="preserve">smoking-related </w:t>
      </w:r>
      <w:r w:rsidR="00192412">
        <w:rPr>
          <w:rFonts w:ascii="Calibri" w:hAnsi="Calibri" w:cs="Calibri"/>
        </w:rPr>
        <w:t>diseases</w:t>
      </w:r>
      <w:r w:rsidR="000F7D2D">
        <w:rPr>
          <w:rFonts w:ascii="Calibri" w:hAnsi="Calibri" w:cs="Calibri"/>
        </w:rPr>
        <w:t>.</w:t>
      </w:r>
      <w:r w:rsidR="003E34D6">
        <w:rPr>
          <w:rFonts w:ascii="Calibri" w:hAnsi="Calibri" w:cs="Calibri"/>
        </w:rPr>
        <w:fldChar w:fldCharType="begin"/>
      </w:r>
      <w:r w:rsidR="00081C43">
        <w:rPr>
          <w:rFonts w:ascii="Calibri" w:hAnsi="Calibri" w:cs="Calibri"/>
        </w:rPr>
        <w:instrText xml:space="preserve"> ADDIN ZOTERO_ITEM CSL_CITATION {"citationID":"sJrfNayl","properties":{"formattedCitation":"\\super 22\\nosupersub{}","plainCitation":"22","noteIndex":0},"citationItems":[{"id":38,"uris":["http://zotero.org/users/5622226/items/IBNV8U4E"],"uri":["http://zotero.org/users/5622226/items/IBNV8U4E"],"itemData":{"id":38,"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schema":"https://github.com/citation-style-language/schema/raw/master/csl-citation.json"} </w:instrText>
      </w:r>
      <w:r w:rsidR="003E34D6">
        <w:rPr>
          <w:rFonts w:ascii="Calibri" w:hAnsi="Calibri" w:cs="Calibri"/>
        </w:rPr>
        <w:fldChar w:fldCharType="separate"/>
      </w:r>
      <w:r w:rsidR="003E34D6" w:rsidRPr="003E34D6">
        <w:rPr>
          <w:rFonts w:ascii="Calibri" w:hAnsi="Calibri" w:cs="Calibri"/>
          <w:vertAlign w:val="superscript"/>
        </w:rPr>
        <w:t>22</w:t>
      </w:r>
      <w:r w:rsidR="003E34D6">
        <w:rPr>
          <w:rFonts w:ascii="Calibri" w:hAnsi="Calibri" w:cs="Calibri"/>
        </w:rPr>
        <w:fldChar w:fldCharType="end"/>
      </w:r>
      <w:r w:rsidR="003E34D6">
        <w:rPr>
          <w:rFonts w:ascii="Calibri" w:hAnsi="Calibri" w:cs="Calibri"/>
        </w:rPr>
        <w:t xml:space="preserve"> </w:t>
      </w:r>
      <w:r w:rsidR="00EB2366">
        <w:rPr>
          <w:rFonts w:ascii="Calibri" w:hAnsi="Calibri" w:cs="Calibri"/>
        </w:rPr>
        <w:t>A</w:t>
      </w:r>
      <w:r w:rsidR="007577B2">
        <w:rPr>
          <w:rFonts w:ascii="Calibri" w:hAnsi="Calibri" w:cs="Calibri"/>
        </w:rPr>
        <w:t xml:space="preserve"> 2018 study </w:t>
      </w:r>
      <w:r w:rsidR="005A41D5">
        <w:rPr>
          <w:rFonts w:ascii="Calibri" w:hAnsi="Calibri" w:cs="Calibri"/>
        </w:rPr>
        <w:t xml:space="preserve">by </w:t>
      </w:r>
      <w:proofErr w:type="spellStart"/>
      <w:r w:rsidR="00C00FC3">
        <w:rPr>
          <w:rFonts w:ascii="Calibri" w:hAnsi="Calibri" w:cs="Calibri"/>
        </w:rPr>
        <w:t>Zaghlool</w:t>
      </w:r>
      <w:proofErr w:type="spellEnd"/>
      <w:r w:rsidR="00C00FC3">
        <w:rPr>
          <w:rFonts w:ascii="Calibri" w:hAnsi="Calibri" w:cs="Calibri"/>
        </w:rPr>
        <w:t xml:space="preserve"> et al.</w:t>
      </w:r>
      <w:r w:rsidR="006C20A8">
        <w:rPr>
          <w:rFonts w:ascii="Calibri" w:hAnsi="Calibri" w:cs="Calibri"/>
        </w:rPr>
        <w:t xml:space="preserve"> </w:t>
      </w:r>
      <w:r w:rsidR="00285DBA">
        <w:rPr>
          <w:rFonts w:ascii="Calibri" w:hAnsi="Calibri" w:cs="Calibri"/>
        </w:rPr>
        <w:t>used linear</w:t>
      </w:r>
      <w:r w:rsidR="00EB2366">
        <w:rPr>
          <w:rFonts w:ascii="Calibri" w:hAnsi="Calibri" w:cs="Calibri"/>
        </w:rPr>
        <w:t xml:space="preserve"> </w:t>
      </w:r>
      <w:r w:rsidR="00285DBA">
        <w:rPr>
          <w:rFonts w:ascii="Calibri" w:hAnsi="Calibri" w:cs="Calibri"/>
        </w:rPr>
        <w:t xml:space="preserve">models to </w:t>
      </w:r>
      <w:r w:rsidR="00EB2366" w:rsidRPr="00F913C6">
        <w:rPr>
          <w:rFonts w:cstheme="minorHAnsi"/>
        </w:rPr>
        <w:t xml:space="preserve">link </w:t>
      </w:r>
      <w:r w:rsidR="00966CBA" w:rsidRPr="00F913C6">
        <w:rPr>
          <w:rFonts w:cstheme="minorHAnsi"/>
        </w:rPr>
        <w:t>metabol</w:t>
      </w:r>
      <w:r w:rsidR="00285DBA" w:rsidRPr="00F913C6">
        <w:rPr>
          <w:rFonts w:cstheme="minorHAnsi"/>
        </w:rPr>
        <w:t>o</w:t>
      </w:r>
      <w:r w:rsidR="00966CBA" w:rsidRPr="00F913C6">
        <w:rPr>
          <w:rFonts w:cstheme="minorHAnsi"/>
        </w:rPr>
        <w:t xml:space="preserve">mics and DNA methylation </w:t>
      </w:r>
      <w:r w:rsidR="008C401D" w:rsidRPr="00F913C6">
        <w:rPr>
          <w:rFonts w:cstheme="minorHAnsi"/>
        </w:rPr>
        <w:t>with</w:t>
      </w:r>
      <w:r w:rsidR="00966CBA" w:rsidRPr="00F913C6">
        <w:rPr>
          <w:rFonts w:cstheme="minorHAnsi"/>
        </w:rPr>
        <w:t xml:space="preserve"> type 2 diabetes (T2D) and obesity</w:t>
      </w:r>
      <w:r w:rsidR="009D0B2B" w:rsidRPr="00F913C6">
        <w:rPr>
          <w:rFonts w:cstheme="minorHAnsi"/>
        </w:rPr>
        <w:t xml:space="preserve">, and </w:t>
      </w:r>
      <w:r w:rsidR="00991626" w:rsidRPr="00F913C6">
        <w:rPr>
          <w:rFonts w:cstheme="minorHAnsi"/>
        </w:rPr>
        <w:t>Mendelian randomization</w:t>
      </w:r>
      <w:r w:rsidR="009D0B2B" w:rsidRPr="00F913C6">
        <w:rPr>
          <w:rFonts w:cstheme="minorHAnsi"/>
        </w:rPr>
        <w:t xml:space="preserve"> (MR)</w:t>
      </w:r>
      <w:r w:rsidR="00991626" w:rsidRPr="00F913C6">
        <w:rPr>
          <w:rFonts w:cstheme="minorHAnsi"/>
        </w:rPr>
        <w:t xml:space="preserve"> </w:t>
      </w:r>
      <w:r w:rsidR="00982A1B" w:rsidRPr="00F913C6">
        <w:rPr>
          <w:rFonts w:cstheme="minorHAnsi"/>
        </w:rPr>
        <w:t xml:space="preserve">analyses </w:t>
      </w:r>
      <w:r w:rsidR="007C00F8" w:rsidRPr="00F913C6">
        <w:rPr>
          <w:rFonts w:cstheme="minorHAnsi"/>
        </w:rPr>
        <w:t xml:space="preserve">suggest </w:t>
      </w:r>
      <w:r w:rsidR="007E048E">
        <w:rPr>
          <w:rFonts w:cstheme="minorHAnsi"/>
        </w:rPr>
        <w:t>“</w:t>
      </w:r>
      <w:r w:rsidR="00C912F7" w:rsidRPr="00F913C6">
        <w:rPr>
          <w:rFonts w:cstheme="minorHAnsi"/>
        </w:rPr>
        <w:t>a causal effect of metabolite levels on methylation of obesity-associated CpG site</w:t>
      </w:r>
      <w:r w:rsidR="006A6429">
        <w:rPr>
          <w:rFonts w:cstheme="minorHAnsi"/>
        </w:rPr>
        <w:t>s.</w:t>
      </w:r>
      <w:r w:rsidR="007E048E">
        <w:rPr>
          <w:rFonts w:cstheme="minorHAnsi"/>
        </w:rPr>
        <w:t>”</w:t>
      </w:r>
      <w:r w:rsidR="00A648D4">
        <w:rPr>
          <w:rFonts w:cstheme="minorHAnsi"/>
        </w:rPr>
        <w:fldChar w:fldCharType="begin"/>
      </w:r>
      <w:r w:rsidR="00081C43">
        <w:rPr>
          <w:rFonts w:cstheme="minorHAnsi"/>
        </w:rPr>
        <w:instrText xml:space="preserve"> ADDIN ZOTERO_ITEM CSL_CITATION {"citationID":"UuhXpLrk","properties":{"formattedCitation":"\\super 23\\nosupersub{}","plainCitation":"23","noteIndex":0},"citationItems":[{"id":34,"uris":["http://zotero.org/users/5622226/items/HELVYP48"],"uri":["http://zotero.org/users/5622226/items/HELVYP48"],"itemData":{"id":34,"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schema":"https://github.com/citation-style-language/schema/raw/master/csl-citation.json"} </w:instrText>
      </w:r>
      <w:r w:rsidR="00A648D4">
        <w:rPr>
          <w:rFonts w:cstheme="minorHAnsi"/>
        </w:rPr>
        <w:fldChar w:fldCharType="separate"/>
      </w:r>
      <w:r w:rsidR="00A648D4" w:rsidRPr="00A648D4">
        <w:rPr>
          <w:rFonts w:ascii="Calibri" w:cs="Calibri"/>
          <w:vertAlign w:val="superscript"/>
        </w:rPr>
        <w:t>23</w:t>
      </w:r>
      <w:r w:rsidR="00A648D4">
        <w:rPr>
          <w:rFonts w:cstheme="minorHAnsi"/>
        </w:rPr>
        <w:fldChar w:fldCharType="end"/>
      </w:r>
      <w:r w:rsidR="008165FE">
        <w:rPr>
          <w:rFonts w:cstheme="minorHAnsi"/>
        </w:rPr>
        <w:t xml:space="preserve"> </w:t>
      </w:r>
      <w:r w:rsidR="00BA446F">
        <w:rPr>
          <w:rFonts w:cstheme="minorHAnsi"/>
        </w:rPr>
        <w:t xml:space="preserve"> </w:t>
      </w:r>
    </w:p>
    <w:p w14:paraId="53A0010D" w14:textId="49EEAED3" w:rsidR="00CC5392" w:rsidRPr="00255520" w:rsidRDefault="00CC5392" w:rsidP="008F0A68">
      <w:pPr>
        <w:ind w:firstLine="720"/>
        <w:rPr>
          <w:rFonts w:ascii="Calibri" w:hAnsi="Calibri" w:cs="Calibri"/>
        </w:rPr>
      </w:pPr>
      <w:r w:rsidRPr="00255520">
        <w:rPr>
          <w:rFonts w:ascii="Calibri" w:hAnsi="Calibri" w:cs="Calibri"/>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081C43">
        <w:rPr>
          <w:rFonts w:ascii="Calibri" w:hAnsi="Calibri" w:cs="Calibri"/>
        </w:rPr>
        <w:instrText xml:space="preserve"> ADDIN ZOTERO_ITEM CSL_CITATION {"citationID":"vKGOyz2v","properties":{"formattedCitation":"\\super 24\\nosupersub{}","plainCitation":"24","noteIndex":0},"citationItems":[{"id":"Cm0wrPKq/W8fwEXAg","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A648D4" w:rsidRPr="00A648D4">
        <w:rPr>
          <w:rFonts w:ascii="Calibri" w:hAnsi="Calibri" w:cs="Calibri"/>
          <w:vertAlign w:val="superscript"/>
        </w:rPr>
        <w:t>24</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081C43">
        <w:rPr>
          <w:rFonts w:ascii="Calibri" w:hAnsi="Calibri" w:cs="Calibri"/>
        </w:rPr>
        <w:instrText xml:space="preserve"> ADDIN ZOTERO_ITEM CSL_CITATION {"citationID":"MIPGZliu","properties":{"formattedCitation":"\\super 24,25\\nosupersub{}","plainCitation":"24,25","noteIndex":0},"citationItems":[{"id":"Cm0wrPKq/W8fwEXAg","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16,"uris":["http://zotero.org/users/5622226/items/DEWLZLMD"],"uri":["http://zotero.org/users/5622226/items/DEWLZLMD"],"itemData":{"id":16,"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A648D4" w:rsidRPr="00A648D4">
        <w:rPr>
          <w:rFonts w:ascii="Calibri" w:hAnsi="Calibri" w:cs="Calibri"/>
          <w:vertAlign w:val="superscript"/>
        </w:rPr>
        <w:t>24,25</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081C43">
        <w:rPr>
          <w:rFonts w:ascii="Calibri" w:hAnsi="Calibri" w:cs="Calibri"/>
        </w:rPr>
        <w:instrText xml:space="preserve"> ADDIN ZOTERO_ITEM CSL_CITATION {"citationID":"2bNVyLy5","properties":{"formattedCitation":"\\super 26\\nosupersub{}","plainCitation":"26","noteIndex":0},"citationItems":[{"id":24,"uris":["http://zotero.org/users/5622226/items/QYZXYFEQ"],"uri":["http://zotero.org/users/5622226/items/QYZXYFEQ"],"itemData":{"id":24,"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A648D4" w:rsidRPr="00A648D4">
        <w:rPr>
          <w:rFonts w:ascii="Calibri" w:hAnsi="Calibri" w:cs="Calibri"/>
          <w:vertAlign w:val="superscript"/>
        </w:rPr>
        <w:t>26</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2A5B0F1B" w:rsidR="002451BC" w:rsidRPr="00255520" w:rsidRDefault="00625410" w:rsidP="00625410">
      <w:pPr>
        <w:pStyle w:val="Heading1"/>
        <w:rPr>
          <w:rFonts w:ascii="Calibri" w:eastAsiaTheme="minorEastAsia" w:hAnsi="Calibri" w:cs="Calibri"/>
        </w:rPr>
      </w:pPr>
      <w:bookmarkStart w:id="7" w:name="_Toc47869923"/>
      <w:r w:rsidRPr="00255520">
        <w:rPr>
          <w:rFonts w:ascii="Calibri" w:eastAsiaTheme="minorEastAsia" w:hAnsi="Calibri" w:cs="Calibri"/>
        </w:rPr>
        <w:t>Specific Aims</w:t>
      </w:r>
      <w:bookmarkEnd w:id="7"/>
    </w:p>
    <w:p w14:paraId="5D475C62" w14:textId="5F5F5E80" w:rsidR="0094366D" w:rsidRPr="00255520" w:rsidRDefault="0094366D" w:rsidP="0094366D">
      <w:pPr>
        <w:rPr>
          <w:rFonts w:ascii="Calibri" w:hAnsi="Calibri" w:cs="Calibri"/>
        </w:rPr>
      </w:pPr>
    </w:p>
    <w:p w14:paraId="68B9469D" w14:textId="7DA3CA0E" w:rsidR="00617CF7" w:rsidRPr="00255520" w:rsidRDefault="0078547A" w:rsidP="0078547A">
      <w:pPr>
        <w:pStyle w:val="Heading2"/>
        <w:rPr>
          <w:rFonts w:ascii="Calibri" w:hAnsi="Calibri" w:cs="Calibri"/>
          <w:u w:val="single"/>
        </w:rPr>
      </w:pPr>
      <w:bookmarkStart w:id="8" w:name="_Toc47869924"/>
      <w:r w:rsidRPr="00255520">
        <w:rPr>
          <w:rFonts w:ascii="Calibri" w:hAnsi="Calibri" w:cs="Calibri"/>
          <w:u w:val="single"/>
        </w:rPr>
        <w:t>Primary Aim 1</w:t>
      </w:r>
      <w:bookmarkEnd w:id="8"/>
    </w:p>
    <w:p w14:paraId="1AEB5B44" w14:textId="0A101F63" w:rsidR="00377942" w:rsidRDefault="001F1CC8" w:rsidP="00B74506">
      <w:pPr>
        <w:rPr>
          <w:rFonts w:ascii="Calibri" w:hAnsi="Calibri" w:cs="Calibri"/>
        </w:rPr>
      </w:pPr>
      <w:r>
        <w:rPr>
          <w:rFonts w:ascii="Calibri" w:hAnsi="Calibri" w:cs="Calibri"/>
        </w:rPr>
        <w:t xml:space="preserve">Due to the </w:t>
      </w:r>
      <w:r w:rsidR="00C641FF">
        <w:rPr>
          <w:rFonts w:ascii="Calibri" w:hAnsi="Calibri" w:cs="Calibri"/>
        </w:rPr>
        <w:t xml:space="preserve">high dimensionality of these data, </w:t>
      </w:r>
      <w:r w:rsidR="00851C1B">
        <w:rPr>
          <w:rFonts w:ascii="Calibri" w:hAnsi="Calibri" w:cs="Calibri"/>
        </w:rPr>
        <w:t xml:space="preserve">we </w:t>
      </w:r>
      <w:r w:rsidR="002C4EF6">
        <w:rPr>
          <w:rFonts w:ascii="Calibri" w:hAnsi="Calibri" w:cs="Calibri"/>
        </w:rPr>
        <w:t xml:space="preserve">will first perform feature selection </w:t>
      </w:r>
      <w:r w:rsidR="0079069C">
        <w:rPr>
          <w:rFonts w:ascii="Calibri" w:hAnsi="Calibri" w:cs="Calibri"/>
        </w:rPr>
        <w:t xml:space="preserve">in order to identify </w:t>
      </w:r>
      <w:r w:rsidR="00163569">
        <w:rPr>
          <w:rFonts w:ascii="Calibri" w:hAnsi="Calibri" w:cs="Calibri"/>
        </w:rPr>
        <w:t xml:space="preserve">metabolite and methylation </w:t>
      </w:r>
      <w:r w:rsidR="00715B5D">
        <w:rPr>
          <w:rFonts w:ascii="Calibri" w:hAnsi="Calibri" w:cs="Calibri"/>
        </w:rPr>
        <w:t xml:space="preserve">probe </w:t>
      </w:r>
      <w:r w:rsidR="004641FE">
        <w:rPr>
          <w:rFonts w:ascii="Calibri" w:hAnsi="Calibri" w:cs="Calibri"/>
        </w:rPr>
        <w:t xml:space="preserve">candidates for </w:t>
      </w:r>
      <w:r w:rsidR="00D410D3">
        <w:rPr>
          <w:rFonts w:ascii="Calibri" w:hAnsi="Calibri" w:cs="Calibri"/>
        </w:rPr>
        <w:t>further analysis</w:t>
      </w:r>
      <w:r w:rsidR="001D74F3">
        <w:rPr>
          <w:rFonts w:ascii="Calibri" w:hAnsi="Calibri" w:cs="Calibri"/>
        </w:rPr>
        <w:t>.</w:t>
      </w:r>
    </w:p>
    <w:p w14:paraId="7DBBD4D8" w14:textId="6B1E9856" w:rsidR="00D410D3" w:rsidRDefault="00D410D3" w:rsidP="00B74506">
      <w:pPr>
        <w:rPr>
          <w:rFonts w:ascii="Calibri" w:hAnsi="Calibri" w:cs="Calibri"/>
        </w:rPr>
      </w:pPr>
    </w:p>
    <w:p w14:paraId="5E340591" w14:textId="77777777" w:rsidR="00B9233C" w:rsidRDefault="00B9233C" w:rsidP="00B9233C">
      <w:pPr>
        <w:rPr>
          <w:rFonts w:ascii="Calibri" w:hAnsi="Calibri" w:cs="Calibri"/>
        </w:rPr>
      </w:pPr>
      <w:r>
        <w:rPr>
          <w:rFonts w:ascii="Calibri" w:hAnsi="Calibri" w:cs="Calibri"/>
        </w:rPr>
        <w:t>Hypothesis: We will find metabolite-methylation-T1D status triads in which the metabolite and methylation probe are significantly associated at a nominal p &lt; 0.001 level, and either (or both) of the metabolite or methylation probe is significantly associated with T1D status at the p &lt; 0.05 level. There will also be a subset of these triads that are significant under the causal inference testing framework at the p &lt; 0.05 level (see methods for additional details).</w:t>
      </w:r>
    </w:p>
    <w:p w14:paraId="0FC71E72" w14:textId="3215955F" w:rsidR="00B9233C" w:rsidRDefault="00B9233C" w:rsidP="00B74506">
      <w:pPr>
        <w:rPr>
          <w:rFonts w:ascii="Calibri" w:hAnsi="Calibri" w:cs="Calibri"/>
        </w:rPr>
      </w:pPr>
    </w:p>
    <w:p w14:paraId="01103DCC" w14:textId="77777777" w:rsidR="00B9233C" w:rsidRDefault="00B9233C" w:rsidP="00B74506">
      <w:pPr>
        <w:rPr>
          <w:rFonts w:ascii="Calibri" w:hAnsi="Calibri" w:cs="Calibri"/>
        </w:rPr>
      </w:pPr>
    </w:p>
    <w:p w14:paraId="675C73B8" w14:textId="77777777" w:rsidR="000F30E6" w:rsidRPr="0075267C" w:rsidRDefault="000D6626" w:rsidP="000D6626">
      <w:pPr>
        <w:pStyle w:val="Heading3"/>
        <w:rPr>
          <w:rFonts w:ascii="Calibri" w:hAnsi="Calibri" w:cs="Calibri"/>
          <w:u w:val="single"/>
        </w:rPr>
      </w:pPr>
      <w:r w:rsidRPr="0075267C">
        <w:rPr>
          <w:rFonts w:ascii="Calibri" w:hAnsi="Calibri" w:cs="Calibri"/>
          <w:u w:val="single"/>
        </w:rPr>
        <w:t>Aim 1a</w:t>
      </w:r>
    </w:p>
    <w:p w14:paraId="44443550" w14:textId="1082073D" w:rsidR="000D6626" w:rsidRDefault="00F13910" w:rsidP="0075267C">
      <w:pPr>
        <w:rPr>
          <w:rFonts w:ascii="Calibri" w:hAnsi="Calibri" w:cs="Calibri"/>
        </w:rPr>
      </w:pPr>
      <w:r>
        <w:rPr>
          <w:rFonts w:ascii="Calibri" w:hAnsi="Calibri" w:cs="Calibri"/>
        </w:rPr>
        <w:t xml:space="preserve">Identify </w:t>
      </w:r>
      <w:r w:rsidR="00BE39AB">
        <w:rPr>
          <w:rFonts w:ascii="Calibri" w:hAnsi="Calibri" w:cs="Calibri"/>
        </w:rPr>
        <w:t xml:space="preserve">metabolite-methylation-T1D status triads using </w:t>
      </w:r>
      <w:r w:rsidR="00A823C3">
        <w:rPr>
          <w:rFonts w:ascii="Calibri" w:hAnsi="Calibri" w:cs="Calibri"/>
        </w:rPr>
        <w:t xml:space="preserve">linear models adjusted for </w:t>
      </w:r>
      <w:r w:rsidR="00D05DB2">
        <w:rPr>
          <w:rFonts w:ascii="Calibri" w:hAnsi="Calibri" w:cs="Calibri"/>
        </w:rPr>
        <w:t>methylation platform.</w:t>
      </w:r>
    </w:p>
    <w:p w14:paraId="6821554B" w14:textId="61D1FA68" w:rsidR="00CA2F3F" w:rsidRDefault="00CA2F3F" w:rsidP="00CA2F3F"/>
    <w:p w14:paraId="5600A221" w14:textId="77777777" w:rsidR="00EA7231" w:rsidRPr="0075267C" w:rsidRDefault="00CA2F3F" w:rsidP="00CA2F3F">
      <w:pPr>
        <w:pStyle w:val="Heading3"/>
        <w:rPr>
          <w:rFonts w:asciiTheme="minorHAnsi" w:hAnsiTheme="minorHAnsi" w:cstheme="minorHAnsi"/>
          <w:u w:val="single"/>
        </w:rPr>
      </w:pPr>
      <w:r w:rsidRPr="0075267C">
        <w:rPr>
          <w:rFonts w:asciiTheme="minorHAnsi" w:hAnsiTheme="minorHAnsi" w:cstheme="minorHAnsi"/>
          <w:u w:val="single"/>
        </w:rPr>
        <w:t>Aim 1b</w:t>
      </w:r>
    </w:p>
    <w:p w14:paraId="4F8051A8" w14:textId="7F61622F" w:rsidR="00CA2F3F" w:rsidRPr="0075267C" w:rsidRDefault="005F0B78" w:rsidP="004F0AF5">
      <w:pPr>
        <w:rPr>
          <w:rFonts w:cstheme="minorHAnsi"/>
        </w:rPr>
      </w:pPr>
      <w:r>
        <w:rPr>
          <w:rFonts w:cstheme="minorHAnsi"/>
        </w:rPr>
        <w:t>Further reduce the triads from Aim 1a using causal inference testing.</w:t>
      </w:r>
    </w:p>
    <w:p w14:paraId="49AA1C57" w14:textId="77777777" w:rsidR="00EE6625" w:rsidRPr="00255520" w:rsidRDefault="00EE6625" w:rsidP="00B74506">
      <w:pPr>
        <w:rPr>
          <w:rFonts w:ascii="Calibri" w:hAnsi="Calibri" w:cs="Calibri"/>
        </w:rPr>
      </w:pPr>
    </w:p>
    <w:p w14:paraId="13C31F95" w14:textId="3D5F00EB" w:rsidR="000B7F40" w:rsidRPr="00255520" w:rsidRDefault="002F2AA0" w:rsidP="002F2AA0">
      <w:pPr>
        <w:pStyle w:val="Heading2"/>
        <w:rPr>
          <w:rFonts w:ascii="Calibri" w:hAnsi="Calibri" w:cs="Calibri"/>
          <w:u w:val="single"/>
        </w:rPr>
      </w:pPr>
      <w:bookmarkStart w:id="9" w:name="_Toc47869926"/>
      <w:r w:rsidRPr="00255520">
        <w:rPr>
          <w:rFonts w:ascii="Calibri" w:hAnsi="Calibri" w:cs="Calibri"/>
          <w:u w:val="single"/>
        </w:rPr>
        <w:t>Primary Aim 2</w:t>
      </w:r>
      <w:bookmarkEnd w:id="9"/>
    </w:p>
    <w:p w14:paraId="786D7408" w14:textId="0B5D6184" w:rsidR="008D291C" w:rsidRDefault="000D370F" w:rsidP="00D45814">
      <w:pPr>
        <w:rPr>
          <w:rFonts w:ascii="Calibri" w:hAnsi="Calibri" w:cs="Calibri"/>
        </w:rPr>
      </w:pPr>
      <w:r w:rsidRPr="00255520">
        <w:rPr>
          <w:rFonts w:ascii="Calibri" w:hAnsi="Calibri" w:cs="Calibri"/>
        </w:rPr>
        <w:t>Construct</w:t>
      </w:r>
      <w:r w:rsidR="00F50EF4">
        <w:rPr>
          <w:rFonts w:ascii="Calibri" w:hAnsi="Calibri" w:cs="Calibri"/>
        </w:rPr>
        <w:t xml:space="preserve"> a</w:t>
      </w:r>
      <w:r w:rsidR="00F877E3">
        <w:rPr>
          <w:rFonts w:ascii="Calibri" w:hAnsi="Calibri" w:cs="Calibri"/>
        </w:rPr>
        <w:t xml:space="preserve"> directed</w:t>
      </w:r>
      <w:r w:rsidR="009A00E5">
        <w:rPr>
          <w:rFonts w:ascii="Calibri" w:hAnsi="Calibri" w:cs="Calibri"/>
        </w:rPr>
        <w:t xml:space="preserve"> </w:t>
      </w:r>
      <w:r w:rsidR="00F877E3">
        <w:rPr>
          <w:rFonts w:ascii="Calibri" w:hAnsi="Calibri" w:cs="Calibri"/>
        </w:rPr>
        <w:t xml:space="preserve">Bayesian </w:t>
      </w:r>
      <w:r w:rsidRPr="00255520">
        <w:rPr>
          <w:rFonts w:ascii="Calibri" w:hAnsi="Calibri" w:cs="Calibri"/>
        </w:rPr>
        <w:t xml:space="preserve">network </w:t>
      </w:r>
      <w:r w:rsidR="00B53ACA">
        <w:rPr>
          <w:rFonts w:ascii="Calibri" w:hAnsi="Calibri" w:cs="Calibri"/>
        </w:rPr>
        <w:t>integrating</w:t>
      </w:r>
      <w:r w:rsidRPr="00255520">
        <w:rPr>
          <w:rFonts w:ascii="Calibri" w:hAnsi="Calibri" w:cs="Calibri"/>
        </w:rPr>
        <w:t xml:space="preserve"> T1D status</w:t>
      </w:r>
      <w:r w:rsidR="00A26291">
        <w:rPr>
          <w:rFonts w:ascii="Calibri" w:hAnsi="Calibri" w:cs="Calibri"/>
        </w:rPr>
        <w:t xml:space="preserve"> with </w:t>
      </w:r>
      <w:r w:rsidR="00927AFB">
        <w:rPr>
          <w:rFonts w:ascii="Calibri" w:hAnsi="Calibri" w:cs="Calibri"/>
        </w:rPr>
        <w:t xml:space="preserve">multiple </w:t>
      </w:r>
      <w:r w:rsidRPr="00255520">
        <w:rPr>
          <w:rFonts w:ascii="Calibri" w:hAnsi="Calibri" w:cs="Calibri"/>
        </w:rPr>
        <w:t>metabolite</w:t>
      </w:r>
      <w:r w:rsidR="00133DF4">
        <w:rPr>
          <w:rFonts w:ascii="Calibri" w:hAnsi="Calibri" w:cs="Calibri"/>
        </w:rPr>
        <w:t>s</w:t>
      </w:r>
      <w:r w:rsidR="004E3513">
        <w:rPr>
          <w:rFonts w:ascii="Calibri" w:hAnsi="Calibri" w:cs="Calibri"/>
        </w:rPr>
        <w:t xml:space="preserve"> </w:t>
      </w:r>
      <w:r w:rsidRPr="00255520">
        <w:rPr>
          <w:rFonts w:ascii="Calibri" w:hAnsi="Calibri" w:cs="Calibri"/>
        </w:rPr>
        <w:t xml:space="preserve">and methylation sites. </w:t>
      </w:r>
    </w:p>
    <w:p w14:paraId="58B9D31F" w14:textId="2C37607C" w:rsidR="00025A28" w:rsidRDefault="00025A28" w:rsidP="00D45814">
      <w:pPr>
        <w:rPr>
          <w:rFonts w:ascii="Calibri" w:hAnsi="Calibri" w:cs="Calibri"/>
        </w:rPr>
      </w:pPr>
    </w:p>
    <w:p w14:paraId="637D4B23" w14:textId="06661821" w:rsidR="0035221C" w:rsidRDefault="0035221C" w:rsidP="00D45814">
      <w:pPr>
        <w:rPr>
          <w:rFonts w:ascii="Calibri" w:hAnsi="Calibri" w:cs="Calibri"/>
        </w:rPr>
      </w:pPr>
      <w:r>
        <w:rPr>
          <w:rFonts w:ascii="Calibri" w:hAnsi="Calibri" w:cs="Calibri"/>
        </w:rPr>
        <w:t xml:space="preserve">Hypothesis: </w:t>
      </w:r>
      <w:r w:rsidR="002813CF">
        <w:rPr>
          <w:rFonts w:ascii="Calibri" w:hAnsi="Calibri" w:cs="Calibri"/>
        </w:rPr>
        <w:t>Development</w:t>
      </w:r>
      <w:r w:rsidR="00BE0AED">
        <w:rPr>
          <w:rFonts w:ascii="Calibri" w:hAnsi="Calibri" w:cs="Calibri"/>
        </w:rPr>
        <w:t xml:space="preserve"> of</w:t>
      </w:r>
      <w:r w:rsidR="00963EA5">
        <w:rPr>
          <w:rFonts w:ascii="Calibri" w:hAnsi="Calibri" w:cs="Calibri"/>
        </w:rPr>
        <w:t xml:space="preserve"> a </w:t>
      </w:r>
      <w:r w:rsidR="00D929C7">
        <w:rPr>
          <w:rFonts w:ascii="Calibri" w:hAnsi="Calibri" w:cs="Calibri"/>
        </w:rPr>
        <w:t xml:space="preserve">Bayesian network will </w:t>
      </w:r>
      <w:r w:rsidR="00111725">
        <w:rPr>
          <w:rFonts w:ascii="Calibri" w:hAnsi="Calibri" w:cs="Calibri"/>
        </w:rPr>
        <w:t>reve</w:t>
      </w:r>
      <w:r w:rsidR="004D705F">
        <w:rPr>
          <w:rFonts w:ascii="Calibri" w:hAnsi="Calibri" w:cs="Calibri"/>
        </w:rPr>
        <w:t>al</w:t>
      </w:r>
      <w:r w:rsidR="00C60786">
        <w:rPr>
          <w:rFonts w:ascii="Calibri" w:hAnsi="Calibri" w:cs="Calibri"/>
        </w:rPr>
        <w:t xml:space="preserve"> </w:t>
      </w:r>
      <w:r w:rsidR="000A17AB">
        <w:rPr>
          <w:rFonts w:ascii="Calibri" w:hAnsi="Calibri" w:cs="Calibri"/>
        </w:rPr>
        <w:t xml:space="preserve">previously </w:t>
      </w:r>
      <w:r w:rsidR="00FA2C46">
        <w:rPr>
          <w:rFonts w:ascii="Calibri" w:hAnsi="Calibri" w:cs="Calibri"/>
        </w:rPr>
        <w:t>discovered and novel</w:t>
      </w:r>
      <w:r w:rsidR="004D705F">
        <w:rPr>
          <w:rFonts w:ascii="Calibri" w:hAnsi="Calibri" w:cs="Calibri"/>
        </w:rPr>
        <w:t xml:space="preserve"> </w:t>
      </w:r>
      <w:r w:rsidR="001D7D3B">
        <w:rPr>
          <w:rFonts w:ascii="Calibri" w:hAnsi="Calibri" w:cs="Calibri"/>
        </w:rPr>
        <w:t>causal</w:t>
      </w:r>
      <w:r w:rsidR="007B382D">
        <w:rPr>
          <w:rFonts w:ascii="Calibri" w:hAnsi="Calibri" w:cs="Calibri"/>
        </w:rPr>
        <w:t xml:space="preserve"> relationships between </w:t>
      </w:r>
      <w:r w:rsidR="00B47C87">
        <w:rPr>
          <w:rFonts w:ascii="Calibri" w:hAnsi="Calibri" w:cs="Calibri"/>
        </w:rPr>
        <w:t>methylation sites, metabolites, and T1D status.</w:t>
      </w:r>
    </w:p>
    <w:p w14:paraId="149ED3FD" w14:textId="77777777" w:rsidR="0035221C" w:rsidRPr="00255520" w:rsidRDefault="0035221C" w:rsidP="00D45814">
      <w:pPr>
        <w:rPr>
          <w:rFonts w:ascii="Calibri" w:hAnsi="Calibri" w:cs="Calibri"/>
        </w:rPr>
      </w:pPr>
    </w:p>
    <w:p w14:paraId="48E10F37" w14:textId="77777777" w:rsidR="00440098" w:rsidRPr="0075267C" w:rsidRDefault="00C77199" w:rsidP="00C77199">
      <w:pPr>
        <w:pStyle w:val="Heading3"/>
        <w:rPr>
          <w:rFonts w:ascii="Calibri" w:eastAsiaTheme="minorEastAsia" w:hAnsi="Calibri" w:cs="Calibri"/>
          <w:u w:val="single"/>
        </w:rPr>
      </w:pPr>
      <w:r w:rsidRPr="0075267C">
        <w:rPr>
          <w:rFonts w:ascii="Calibri" w:eastAsiaTheme="minorEastAsia" w:hAnsi="Calibri" w:cs="Calibri"/>
          <w:u w:val="single"/>
        </w:rPr>
        <w:t>Aim 2a</w:t>
      </w:r>
      <w:r w:rsidR="00D7774B" w:rsidRPr="0075267C">
        <w:rPr>
          <w:rFonts w:ascii="Calibri" w:eastAsiaTheme="minorEastAsia" w:hAnsi="Calibri" w:cs="Calibri"/>
          <w:u w:val="single"/>
        </w:rPr>
        <w:t xml:space="preserve"> </w:t>
      </w:r>
    </w:p>
    <w:p w14:paraId="0D5BF5AF" w14:textId="1AB81A6B" w:rsidR="00C77B6F" w:rsidRDefault="008D22BC" w:rsidP="0075267C">
      <w:pPr>
        <w:rPr>
          <w:rFonts w:ascii="Calibri" w:eastAsiaTheme="minorEastAsia" w:hAnsi="Calibri" w:cs="Calibri"/>
        </w:rPr>
      </w:pPr>
      <w:r>
        <w:rPr>
          <w:rFonts w:ascii="Calibri" w:eastAsiaTheme="minorEastAsia" w:hAnsi="Calibri" w:cs="Calibri"/>
        </w:rPr>
        <w:t>Learn the optimal network structure f</w:t>
      </w:r>
      <w:r w:rsidR="009E45E8">
        <w:rPr>
          <w:rFonts w:ascii="Calibri" w:eastAsiaTheme="minorEastAsia" w:hAnsi="Calibri" w:cs="Calibri"/>
        </w:rPr>
        <w:t>or each of</w:t>
      </w:r>
      <w:r w:rsidR="00520F8A">
        <w:rPr>
          <w:rFonts w:ascii="Calibri" w:eastAsiaTheme="minorEastAsia" w:hAnsi="Calibri" w:cs="Calibri"/>
        </w:rPr>
        <w:t xml:space="preserve"> the </w:t>
      </w:r>
      <w:r w:rsidR="0037390C">
        <w:rPr>
          <w:rFonts w:ascii="Calibri" w:eastAsiaTheme="minorEastAsia" w:hAnsi="Calibri" w:cs="Calibri"/>
        </w:rPr>
        <w:t xml:space="preserve">triads selected </w:t>
      </w:r>
      <w:r w:rsidR="00557581">
        <w:rPr>
          <w:rFonts w:ascii="Calibri" w:eastAsiaTheme="minorEastAsia" w:hAnsi="Calibri" w:cs="Calibri"/>
        </w:rPr>
        <w:t>in primary aim 1</w:t>
      </w:r>
      <w:r w:rsidR="00C16224">
        <w:rPr>
          <w:rFonts w:ascii="Calibri" w:eastAsiaTheme="minorEastAsia" w:hAnsi="Calibri" w:cs="Calibri"/>
        </w:rPr>
        <w:t>.</w:t>
      </w:r>
      <w:r w:rsidR="00AC7E28">
        <w:rPr>
          <w:rFonts w:ascii="Calibri" w:eastAsiaTheme="minorEastAsia" w:hAnsi="Calibri" w:cs="Calibri"/>
        </w:rPr>
        <w:t xml:space="preserve"> </w:t>
      </w:r>
      <w:r w:rsidR="00F248FA">
        <w:rPr>
          <w:rFonts w:ascii="Calibri" w:eastAsiaTheme="minorEastAsia" w:hAnsi="Calibri" w:cs="Calibri"/>
        </w:rPr>
        <w:t xml:space="preserve">If necessary, further reduce the number of triads </w:t>
      </w:r>
      <w:r w:rsidR="0049013C">
        <w:rPr>
          <w:rFonts w:ascii="Calibri" w:eastAsiaTheme="minorEastAsia" w:hAnsi="Calibri" w:cs="Calibri"/>
        </w:rPr>
        <w:t xml:space="preserve">based on </w:t>
      </w:r>
      <w:r w:rsidR="000F2F31">
        <w:rPr>
          <w:rFonts w:ascii="Calibri" w:eastAsiaTheme="minorEastAsia" w:hAnsi="Calibri" w:cs="Calibri"/>
        </w:rPr>
        <w:t>specific network structures of interest</w:t>
      </w:r>
      <w:r w:rsidR="003A22ED">
        <w:rPr>
          <w:rFonts w:ascii="Calibri" w:eastAsiaTheme="minorEastAsia" w:hAnsi="Calibri" w:cs="Calibri"/>
        </w:rPr>
        <w:t xml:space="preserve">, </w:t>
      </w:r>
      <w:r w:rsidR="00072704">
        <w:rPr>
          <w:rFonts w:ascii="Calibri" w:eastAsiaTheme="minorEastAsia" w:hAnsi="Calibri" w:cs="Calibri"/>
        </w:rPr>
        <w:t>strength of</w:t>
      </w:r>
      <w:r w:rsidR="003A22ED">
        <w:rPr>
          <w:rFonts w:ascii="Calibri" w:eastAsiaTheme="minorEastAsia" w:hAnsi="Calibri" w:cs="Calibri"/>
        </w:rPr>
        <w:t xml:space="preserve"> </w:t>
      </w:r>
      <w:r w:rsidR="00721349">
        <w:rPr>
          <w:rFonts w:ascii="Calibri" w:eastAsiaTheme="minorEastAsia" w:hAnsi="Calibri" w:cs="Calibri"/>
        </w:rPr>
        <w:t>relationship</w:t>
      </w:r>
      <w:r w:rsidR="003A22ED">
        <w:rPr>
          <w:rFonts w:ascii="Calibri" w:eastAsiaTheme="minorEastAsia" w:hAnsi="Calibri" w:cs="Calibri"/>
        </w:rPr>
        <w:t>s</w:t>
      </w:r>
      <w:r w:rsidR="00721349">
        <w:rPr>
          <w:rFonts w:ascii="Calibri" w:eastAsiaTheme="minorEastAsia" w:hAnsi="Calibri" w:cs="Calibri"/>
        </w:rPr>
        <w:t xml:space="preserve"> between nodes</w:t>
      </w:r>
      <w:r w:rsidR="001C544C">
        <w:rPr>
          <w:rFonts w:ascii="Calibri" w:eastAsiaTheme="minorEastAsia" w:hAnsi="Calibri" w:cs="Calibri"/>
        </w:rPr>
        <w:t xml:space="preserve">, or </w:t>
      </w:r>
      <w:r w:rsidR="00C1077B">
        <w:rPr>
          <w:rFonts w:ascii="Calibri" w:eastAsiaTheme="minorEastAsia" w:hAnsi="Calibri" w:cs="Calibri"/>
        </w:rPr>
        <w:t>prior knowledge</w:t>
      </w:r>
      <w:r w:rsidR="00721349">
        <w:rPr>
          <w:rFonts w:ascii="Calibri" w:eastAsiaTheme="minorEastAsia" w:hAnsi="Calibri" w:cs="Calibri"/>
        </w:rPr>
        <w:t>.</w:t>
      </w:r>
    </w:p>
    <w:p w14:paraId="0E11A254" w14:textId="558D19E0" w:rsidR="00D15F19" w:rsidRDefault="00D15F19" w:rsidP="00D15F19"/>
    <w:p w14:paraId="1CB6C988" w14:textId="6896E8A9" w:rsidR="0097324D" w:rsidRPr="0075267C" w:rsidRDefault="00185DEC" w:rsidP="00185DEC">
      <w:pPr>
        <w:pStyle w:val="Heading3"/>
        <w:rPr>
          <w:rFonts w:asciiTheme="minorHAnsi" w:hAnsiTheme="minorHAnsi" w:cstheme="minorHAnsi"/>
          <w:u w:val="single"/>
        </w:rPr>
      </w:pPr>
      <w:r w:rsidRPr="0075267C">
        <w:rPr>
          <w:rFonts w:asciiTheme="minorHAnsi" w:hAnsiTheme="minorHAnsi" w:cstheme="minorHAnsi"/>
          <w:u w:val="single"/>
        </w:rPr>
        <w:t>Aim 2b</w:t>
      </w:r>
    </w:p>
    <w:p w14:paraId="21268A68" w14:textId="632850F6" w:rsidR="00D15F19" w:rsidRDefault="003C54E4" w:rsidP="0075267C">
      <w:pPr>
        <w:rPr>
          <w:rFonts w:cstheme="minorHAnsi"/>
        </w:rPr>
      </w:pPr>
      <w:r w:rsidRPr="00FD7751">
        <w:rPr>
          <w:rFonts w:cstheme="minorHAnsi"/>
        </w:rPr>
        <w:t xml:space="preserve">Combine </w:t>
      </w:r>
      <w:r w:rsidR="0078538C" w:rsidRPr="00440098">
        <w:rPr>
          <w:rFonts w:cstheme="minorHAnsi"/>
        </w:rPr>
        <w:t xml:space="preserve">the </w:t>
      </w:r>
      <w:r w:rsidR="00891F52" w:rsidRPr="00440098">
        <w:rPr>
          <w:rFonts w:cstheme="minorHAnsi"/>
        </w:rPr>
        <w:t>lea</w:t>
      </w:r>
      <w:r w:rsidR="000F6533" w:rsidRPr="00A07BC3">
        <w:rPr>
          <w:rFonts w:cstheme="minorHAnsi"/>
        </w:rPr>
        <w:t>r</w:t>
      </w:r>
      <w:r w:rsidR="00891F52" w:rsidRPr="000F30E6">
        <w:rPr>
          <w:rFonts w:cstheme="minorHAnsi"/>
        </w:rPr>
        <w:t>n</w:t>
      </w:r>
      <w:r w:rsidR="00891F52" w:rsidRPr="009316F2">
        <w:rPr>
          <w:rFonts w:cstheme="minorHAnsi"/>
        </w:rPr>
        <w:t xml:space="preserve">ed </w:t>
      </w:r>
      <w:r w:rsidR="00AD3484">
        <w:rPr>
          <w:rFonts w:cstheme="minorHAnsi"/>
        </w:rPr>
        <w:t xml:space="preserve">triad </w:t>
      </w:r>
      <w:r w:rsidR="00D125FB" w:rsidRPr="00FD7751">
        <w:rPr>
          <w:rFonts w:cstheme="minorHAnsi"/>
        </w:rPr>
        <w:t>netw</w:t>
      </w:r>
      <w:r w:rsidR="00D125FB" w:rsidRPr="00440098">
        <w:rPr>
          <w:rFonts w:cstheme="minorHAnsi"/>
        </w:rPr>
        <w:t xml:space="preserve">ork structures </w:t>
      </w:r>
      <w:r w:rsidR="00E07DC4" w:rsidRPr="00A07BC3">
        <w:rPr>
          <w:rFonts w:cstheme="minorHAnsi"/>
        </w:rPr>
        <w:t>from aim 2</w:t>
      </w:r>
      <w:r w:rsidR="00E07DC4" w:rsidRPr="000F30E6">
        <w:rPr>
          <w:rFonts w:cstheme="minorHAnsi"/>
        </w:rPr>
        <w:t xml:space="preserve">a into </w:t>
      </w:r>
      <w:r w:rsidR="00DC64FB" w:rsidRPr="009316F2">
        <w:rPr>
          <w:rFonts w:cstheme="minorHAnsi"/>
        </w:rPr>
        <w:t>a single network</w:t>
      </w:r>
      <w:r w:rsidR="00DC64FB" w:rsidRPr="00EA7231">
        <w:rPr>
          <w:rFonts w:cstheme="minorHAnsi"/>
        </w:rPr>
        <w:t xml:space="preserve"> with </w:t>
      </w:r>
      <w:proofErr w:type="spellStart"/>
      <w:r w:rsidR="00FE5885" w:rsidRPr="00081C43">
        <w:rPr>
          <w:rFonts w:cstheme="minorHAnsi"/>
        </w:rPr>
        <w:t>apporiximately</w:t>
      </w:r>
      <w:proofErr w:type="spellEnd"/>
      <w:r w:rsidR="00FE5885" w:rsidRPr="00081C43">
        <w:rPr>
          <w:rFonts w:cstheme="minorHAnsi"/>
        </w:rPr>
        <w:t xml:space="preserve"> a dozen nodes</w:t>
      </w:r>
      <w:r w:rsidR="00EA198A" w:rsidRPr="00081C43">
        <w:rPr>
          <w:rFonts w:cstheme="minorHAnsi"/>
        </w:rPr>
        <w:t>.</w:t>
      </w:r>
    </w:p>
    <w:p w14:paraId="4D6F4094" w14:textId="400D5CA9" w:rsidR="00685B9D" w:rsidRDefault="00685B9D" w:rsidP="00685B9D"/>
    <w:p w14:paraId="5BA892A3" w14:textId="0E5739C0" w:rsidR="00685B9D" w:rsidRPr="0075267C" w:rsidRDefault="00051AFE" w:rsidP="0075267C">
      <w:r>
        <w:t xml:space="preserve">Previous research has </w:t>
      </w:r>
      <w:r w:rsidR="00D16C73">
        <w:t>indicated</w:t>
      </w:r>
      <w:r w:rsidR="003307A2">
        <w:t xml:space="preserve"> </w:t>
      </w:r>
      <w:r w:rsidR="00A1570E">
        <w:t>role</w:t>
      </w:r>
      <w:r w:rsidR="003307A2">
        <w:t>s</w:t>
      </w:r>
      <w:r w:rsidR="00A1570E">
        <w:t xml:space="preserve"> for both </w:t>
      </w:r>
      <w:r w:rsidR="00823772">
        <w:t xml:space="preserve">DNA methylation and the metabolome in </w:t>
      </w:r>
      <w:r w:rsidR="006B1279">
        <w:t xml:space="preserve">T1D, </w:t>
      </w:r>
      <w:r w:rsidR="00084A06">
        <w:t xml:space="preserve">but </w:t>
      </w:r>
      <w:r w:rsidR="002721EA">
        <w:t xml:space="preserve">thus far </w:t>
      </w:r>
      <w:r w:rsidR="004638BC">
        <w:t xml:space="preserve">the combined </w:t>
      </w:r>
      <w:proofErr w:type="spellStart"/>
      <w:r w:rsidR="004638BC">
        <w:t>nutri</w:t>
      </w:r>
      <w:proofErr w:type="spellEnd"/>
      <w:r w:rsidR="004638BC">
        <w:t>-epigenetic</w:t>
      </w:r>
      <w:r w:rsidR="00576B57">
        <w:t xml:space="preserve">s </w:t>
      </w:r>
      <w:r w:rsidR="005035A5">
        <w:t>of T1</w:t>
      </w:r>
      <w:r w:rsidR="004D3C21">
        <w:t xml:space="preserve">D </w:t>
      </w:r>
      <w:r w:rsidR="00576B57">
        <w:t xml:space="preserve">remain unclear. </w:t>
      </w:r>
      <w:r w:rsidR="00F5216F">
        <w:t xml:space="preserve">Integration </w:t>
      </w:r>
      <w:r w:rsidR="00243A76">
        <w:t xml:space="preserve">of </w:t>
      </w:r>
      <w:r w:rsidR="006F7139">
        <w:t>these two omics</w:t>
      </w:r>
      <w:r w:rsidR="00100E28">
        <w:t xml:space="preserve"> datasets</w:t>
      </w:r>
      <w:r w:rsidR="006F7139">
        <w:t xml:space="preserve"> </w:t>
      </w:r>
      <w:r w:rsidR="00B45424">
        <w:t>in a</w:t>
      </w:r>
      <w:r w:rsidR="004C38C2">
        <w:t xml:space="preserve"> single Bayesian network </w:t>
      </w:r>
      <w:r w:rsidR="00010F19">
        <w:t xml:space="preserve">will </w:t>
      </w:r>
      <w:r w:rsidR="00433F94">
        <w:t xml:space="preserve">elucidate </w:t>
      </w:r>
      <w:r w:rsidR="006C35DC">
        <w:t xml:space="preserve">the </w:t>
      </w:r>
      <w:r w:rsidR="00F80E46">
        <w:t xml:space="preserve">causal </w:t>
      </w:r>
      <w:r w:rsidR="00047C52">
        <w:t>effects of</w:t>
      </w:r>
      <w:r w:rsidR="007C410F">
        <w:t xml:space="preserve"> </w:t>
      </w:r>
      <w:r w:rsidR="006B2D84">
        <w:t>methylation site</w:t>
      </w:r>
      <w:r w:rsidR="007C410F">
        <w:t>s</w:t>
      </w:r>
      <w:r w:rsidR="00722449">
        <w:t xml:space="preserve">, </w:t>
      </w:r>
      <w:r w:rsidR="006B2D84">
        <w:t>metabolites</w:t>
      </w:r>
      <w:r w:rsidR="00722449">
        <w:t xml:space="preserve">, and </w:t>
      </w:r>
      <w:r w:rsidR="00856B6E">
        <w:t>T1D status</w:t>
      </w:r>
      <w:r w:rsidR="006B2D84">
        <w:t xml:space="preserve"> on one another. </w:t>
      </w:r>
    </w:p>
    <w:p w14:paraId="159368A3" w14:textId="77777777" w:rsidR="00C77199" w:rsidRPr="0075267C" w:rsidRDefault="00C77199" w:rsidP="00C77199"/>
    <w:p w14:paraId="7B8DA2F0" w14:textId="146A485A" w:rsidR="00C77B6F" w:rsidRPr="00255520" w:rsidRDefault="00C77B6F" w:rsidP="00C77B6F">
      <w:pPr>
        <w:pStyle w:val="Heading2"/>
        <w:rPr>
          <w:rFonts w:ascii="Calibri" w:eastAsiaTheme="minorEastAsia" w:hAnsi="Calibri" w:cs="Calibri"/>
          <w:u w:val="single"/>
        </w:rPr>
      </w:pPr>
      <w:bookmarkStart w:id="10" w:name="_Toc47869927"/>
      <w:r w:rsidRPr="00255520">
        <w:rPr>
          <w:rFonts w:ascii="Calibri" w:eastAsiaTheme="minorEastAsia" w:hAnsi="Calibri" w:cs="Calibri"/>
          <w:u w:val="single"/>
        </w:rPr>
        <w:t>Primary Aim 3</w:t>
      </w:r>
      <w:bookmarkEnd w:id="10"/>
    </w:p>
    <w:p w14:paraId="23EF2610" w14:textId="73474807" w:rsidR="00B15F55" w:rsidRDefault="008D33AA" w:rsidP="00E74D41">
      <w:pPr>
        <w:rPr>
          <w:rFonts w:ascii="Calibri" w:hAnsi="Calibri" w:cs="Calibri"/>
        </w:rPr>
      </w:pPr>
      <w:r>
        <w:rPr>
          <w:rFonts w:ascii="Calibri" w:hAnsi="Calibri" w:cs="Calibri"/>
        </w:rPr>
        <w:t>Explore biological interpretations of the final network.</w:t>
      </w:r>
      <w:r w:rsidR="00043A1C" w:rsidRPr="00255520" w:rsidDel="00043A1C">
        <w:rPr>
          <w:rFonts w:ascii="Calibri" w:hAnsi="Calibri" w:cs="Calibri"/>
        </w:rPr>
        <w:t xml:space="preserve"> </w:t>
      </w:r>
    </w:p>
    <w:p w14:paraId="10A32C95" w14:textId="5EF2034E" w:rsidR="00B61D1C" w:rsidRDefault="00B61D1C" w:rsidP="00E74D41">
      <w:pPr>
        <w:rPr>
          <w:rFonts w:ascii="Calibri" w:hAnsi="Calibri" w:cs="Calibri"/>
        </w:rPr>
      </w:pPr>
    </w:p>
    <w:p w14:paraId="0501FFEB" w14:textId="77777777" w:rsidR="00B45FE0" w:rsidRPr="0075267C" w:rsidRDefault="007B3BB7" w:rsidP="0075267C">
      <w:pPr>
        <w:pStyle w:val="Heading3"/>
        <w:rPr>
          <w:rFonts w:ascii="Calibri" w:hAnsi="Calibri" w:cs="Calibri"/>
          <w:u w:val="single"/>
        </w:rPr>
      </w:pPr>
      <w:r w:rsidRPr="0075267C">
        <w:rPr>
          <w:rFonts w:ascii="Calibri" w:hAnsi="Calibri" w:cs="Calibri"/>
          <w:u w:val="single"/>
        </w:rPr>
        <w:t xml:space="preserve">Aim 3a </w:t>
      </w:r>
    </w:p>
    <w:p w14:paraId="643F5673" w14:textId="641E99E0" w:rsidR="0086038E" w:rsidRDefault="003F6844" w:rsidP="0075267C">
      <w:pPr>
        <w:rPr>
          <w:rFonts w:ascii="Calibri" w:hAnsi="Calibri" w:cs="Calibri"/>
        </w:rPr>
      </w:pPr>
      <w:r>
        <w:rPr>
          <w:rFonts w:ascii="Calibri" w:hAnsi="Calibri" w:cs="Calibri"/>
        </w:rPr>
        <w:t xml:space="preserve">Compare </w:t>
      </w:r>
      <w:r w:rsidR="00B16A4E">
        <w:rPr>
          <w:rFonts w:ascii="Calibri" w:hAnsi="Calibri" w:cs="Calibri"/>
        </w:rPr>
        <w:t xml:space="preserve">methylation sites and metabolites </w:t>
      </w:r>
      <w:r w:rsidR="00630481">
        <w:rPr>
          <w:rFonts w:ascii="Calibri" w:hAnsi="Calibri" w:cs="Calibri"/>
        </w:rPr>
        <w:t xml:space="preserve">selected for the </w:t>
      </w:r>
      <w:r w:rsidR="00FC41E6">
        <w:rPr>
          <w:rFonts w:ascii="Calibri" w:hAnsi="Calibri" w:cs="Calibri"/>
        </w:rPr>
        <w:t xml:space="preserve">final </w:t>
      </w:r>
      <w:r w:rsidR="00B92B03">
        <w:rPr>
          <w:rFonts w:ascii="Calibri" w:hAnsi="Calibri" w:cs="Calibri"/>
        </w:rPr>
        <w:t xml:space="preserve">network to </w:t>
      </w:r>
      <w:r w:rsidR="0025689B">
        <w:rPr>
          <w:rFonts w:ascii="Calibri" w:hAnsi="Calibri" w:cs="Calibri"/>
        </w:rPr>
        <w:t xml:space="preserve">previously studied probes and </w:t>
      </w:r>
      <w:r w:rsidR="00F82A5E">
        <w:rPr>
          <w:rFonts w:ascii="Calibri" w:hAnsi="Calibri" w:cs="Calibri"/>
        </w:rPr>
        <w:t>metabolites</w:t>
      </w:r>
      <w:r w:rsidR="00367F44">
        <w:rPr>
          <w:rFonts w:ascii="Calibri" w:hAnsi="Calibri" w:cs="Calibri"/>
        </w:rPr>
        <w:t xml:space="preserve">, </w:t>
      </w:r>
      <w:r w:rsidR="00DD76A8">
        <w:rPr>
          <w:rFonts w:ascii="Calibri" w:hAnsi="Calibri" w:cs="Calibri"/>
        </w:rPr>
        <w:t xml:space="preserve">in order </w:t>
      </w:r>
      <w:r w:rsidR="007202C5">
        <w:rPr>
          <w:rFonts w:ascii="Calibri" w:hAnsi="Calibri" w:cs="Calibri"/>
        </w:rPr>
        <w:t xml:space="preserve">to </w:t>
      </w:r>
      <w:r w:rsidR="00DD49D0">
        <w:rPr>
          <w:rFonts w:ascii="Calibri" w:hAnsi="Calibri" w:cs="Calibri"/>
        </w:rPr>
        <w:t xml:space="preserve">contextualize </w:t>
      </w:r>
      <w:r w:rsidR="00B05354">
        <w:rPr>
          <w:rFonts w:ascii="Calibri" w:hAnsi="Calibri" w:cs="Calibri"/>
        </w:rPr>
        <w:t>our findings.</w:t>
      </w:r>
    </w:p>
    <w:p w14:paraId="4D0B89F7" w14:textId="77777777" w:rsidR="001A646A" w:rsidRDefault="001A646A" w:rsidP="007B3BB7">
      <w:pPr>
        <w:pStyle w:val="Heading3"/>
        <w:rPr>
          <w:rFonts w:ascii="Calibri" w:hAnsi="Calibri" w:cs="Calibri"/>
        </w:rPr>
      </w:pPr>
    </w:p>
    <w:p w14:paraId="46AE1F9B" w14:textId="77777777" w:rsidR="00A573E0" w:rsidRPr="0075267C" w:rsidRDefault="00486A72" w:rsidP="00486A72">
      <w:pPr>
        <w:pStyle w:val="Heading3"/>
        <w:rPr>
          <w:rFonts w:ascii="Calibri" w:hAnsi="Calibri" w:cs="Calibri"/>
          <w:u w:val="single"/>
        </w:rPr>
      </w:pPr>
      <w:r w:rsidRPr="0075267C">
        <w:rPr>
          <w:rFonts w:ascii="Calibri" w:hAnsi="Calibri" w:cs="Calibri"/>
          <w:u w:val="single"/>
        </w:rPr>
        <w:t>Aim 3b</w:t>
      </w:r>
    </w:p>
    <w:p w14:paraId="0575A380" w14:textId="02231C5E" w:rsidR="00B61D1C" w:rsidRDefault="00AA7847" w:rsidP="008F40C0">
      <w:pPr>
        <w:rPr>
          <w:rFonts w:ascii="Calibri" w:hAnsi="Calibri" w:cs="Calibri"/>
        </w:rPr>
      </w:pPr>
      <w:r>
        <w:rPr>
          <w:rFonts w:ascii="Calibri" w:hAnsi="Calibri" w:cs="Calibri"/>
        </w:rPr>
        <w:t xml:space="preserve">Map </w:t>
      </w:r>
      <w:r w:rsidR="003E5736">
        <w:rPr>
          <w:rFonts w:ascii="Calibri" w:hAnsi="Calibri" w:cs="Calibri"/>
        </w:rPr>
        <w:t xml:space="preserve">methylation probes to nearby genes and </w:t>
      </w:r>
      <w:r w:rsidR="00E1660A">
        <w:rPr>
          <w:rFonts w:ascii="Calibri" w:hAnsi="Calibri" w:cs="Calibri"/>
        </w:rPr>
        <w:t xml:space="preserve">use functional enrichment analysis tools </w:t>
      </w:r>
      <w:r w:rsidR="004E4338">
        <w:rPr>
          <w:rFonts w:ascii="Calibri" w:hAnsi="Calibri" w:cs="Calibri"/>
        </w:rPr>
        <w:t xml:space="preserve">such as </w:t>
      </w:r>
      <w:commentRangeStart w:id="11"/>
      <w:r w:rsidR="0062687D">
        <w:rPr>
          <w:rFonts w:ascii="Calibri" w:hAnsi="Calibri" w:cs="Calibri"/>
        </w:rPr>
        <w:t>DAVID</w:t>
      </w:r>
      <w:commentRangeEnd w:id="11"/>
      <w:r w:rsidR="001F1F5C">
        <w:rPr>
          <w:rStyle w:val="CommentReference"/>
        </w:rPr>
        <w:commentReference w:id="11"/>
      </w:r>
      <w:r w:rsidR="0062687D">
        <w:rPr>
          <w:rFonts w:ascii="Calibri" w:hAnsi="Calibri" w:cs="Calibri"/>
        </w:rPr>
        <w:t xml:space="preserve"> or GSEA</w:t>
      </w:r>
      <w:r w:rsidR="00081C43">
        <w:rPr>
          <w:rFonts w:ascii="Calibri" w:hAnsi="Calibri" w:cs="Calibri"/>
        </w:rPr>
        <w:fldChar w:fldCharType="begin"/>
      </w:r>
      <w:r w:rsidR="00081C43">
        <w:rPr>
          <w:rFonts w:ascii="Calibri" w:hAnsi="Calibri" w:cs="Calibri"/>
        </w:rPr>
        <w:instrText xml:space="preserve"> ADDIN ZOTERO_ITEM CSL_CITATION {"citationID":"HrSZFXXl","properties":{"formattedCitation":"\\super 27\\nosupersub{}","plainCitation":"27","noteIndex":0},"citationItems":[{"id":290,"uris":["http://zotero.org/users/5622226/items/EN56ZT4X"],"uri":["http://zotero.org/users/5622226/items/EN56ZT4X"],"itemData":{"id":290,"type":"article-journal","container-title":"Clinical Epigenetics","DOI":"10.1186/s13148-016-0212-7","ISSN":"1868-7075, 1868-7083","issue":"1","journalAbbreviation":"Clin Epigenet","language":"en","page":"45","source":"DOI.org (Crossref)","title":"Establishing an analytic pipeline for genome-wide DNA methylation","volume":"8","author":[{"family":"Wright","given":"Michelle L."},{"family":"Dozmorov","given":"Mikhail G."},{"family":"Wolen","given":"Aaron R."},{"family":"Jackson-Cook","given":"Colleen"},{"family":"Starkweather","given":"Angela R."},{"family":"Lyon","given":"Debra E."},{"family":"York","given":"Timothy P."}],"issued":{"date-parts":[["2016",12]]}}}],"schema":"https://github.com/citation-style-language/schema/raw/master/csl-citation.json"} </w:instrText>
      </w:r>
      <w:r w:rsidR="00081C43">
        <w:rPr>
          <w:rFonts w:ascii="Calibri" w:hAnsi="Calibri" w:cs="Calibri"/>
        </w:rPr>
        <w:fldChar w:fldCharType="separate"/>
      </w:r>
      <w:r w:rsidR="00081C43" w:rsidRPr="00081C43">
        <w:rPr>
          <w:rFonts w:ascii="Calibri" w:hAnsi="Calibri" w:cs="Calibri"/>
          <w:vertAlign w:val="superscript"/>
        </w:rPr>
        <w:t>27</w:t>
      </w:r>
      <w:r w:rsidR="00081C43">
        <w:rPr>
          <w:rFonts w:ascii="Calibri" w:hAnsi="Calibri" w:cs="Calibri"/>
        </w:rPr>
        <w:fldChar w:fldCharType="end"/>
      </w:r>
      <w:r w:rsidR="000C089B">
        <w:rPr>
          <w:rFonts w:ascii="Calibri" w:hAnsi="Calibri" w:cs="Calibri"/>
        </w:rPr>
        <w:t xml:space="preserve"> </w:t>
      </w:r>
      <w:r w:rsidR="00BF0562">
        <w:rPr>
          <w:rFonts w:ascii="Calibri" w:hAnsi="Calibri" w:cs="Calibri"/>
        </w:rPr>
        <w:t xml:space="preserve">to </w:t>
      </w:r>
      <w:r w:rsidR="007E4E4B">
        <w:rPr>
          <w:rFonts w:ascii="Calibri" w:hAnsi="Calibri" w:cs="Calibri"/>
        </w:rPr>
        <w:t xml:space="preserve">provide biologically meaningful insight </w:t>
      </w:r>
      <w:r w:rsidR="0027466A">
        <w:rPr>
          <w:rFonts w:ascii="Calibri" w:hAnsi="Calibri" w:cs="Calibri"/>
        </w:rPr>
        <w:t xml:space="preserve">regarding </w:t>
      </w:r>
      <w:r w:rsidR="00CA28D8">
        <w:rPr>
          <w:rFonts w:ascii="Calibri" w:hAnsi="Calibri" w:cs="Calibri"/>
        </w:rPr>
        <w:t>nearby gene</w:t>
      </w:r>
      <w:r w:rsidR="0027466A">
        <w:rPr>
          <w:rFonts w:ascii="Calibri" w:hAnsi="Calibri" w:cs="Calibri"/>
        </w:rPr>
        <w:t xml:space="preserve"> function.</w:t>
      </w:r>
    </w:p>
    <w:p w14:paraId="1803EA63" w14:textId="6943A032" w:rsidR="009F1D9E" w:rsidRDefault="009F1D9E" w:rsidP="008F40C0">
      <w:pPr>
        <w:rPr>
          <w:rFonts w:ascii="Calibri" w:hAnsi="Calibri" w:cs="Calibri"/>
        </w:rPr>
      </w:pPr>
    </w:p>
    <w:p w14:paraId="626592E7" w14:textId="2F8CEEA3" w:rsidR="009F1D9E" w:rsidRPr="0075267C" w:rsidRDefault="00623AA7" w:rsidP="00623AA7">
      <w:pPr>
        <w:pStyle w:val="Heading3"/>
        <w:rPr>
          <w:rFonts w:ascii="Calibri" w:hAnsi="Calibri" w:cs="Calibri"/>
          <w:u w:val="single"/>
        </w:rPr>
      </w:pPr>
      <w:r w:rsidRPr="0075267C">
        <w:rPr>
          <w:rFonts w:ascii="Calibri" w:hAnsi="Calibri" w:cs="Calibri"/>
          <w:u w:val="single"/>
        </w:rPr>
        <w:lastRenderedPageBreak/>
        <w:t>Aim 3c</w:t>
      </w:r>
    </w:p>
    <w:p w14:paraId="4CAB9CD6" w14:textId="059B1A92" w:rsidR="0022043C" w:rsidRDefault="00C4137A" w:rsidP="0022043C">
      <w:r>
        <w:t xml:space="preserve">In addition to </w:t>
      </w:r>
      <w:r w:rsidR="005B55D6">
        <w:t xml:space="preserve">gene-based </w:t>
      </w:r>
      <w:r w:rsidR="006A5297">
        <w:t xml:space="preserve">functional </w:t>
      </w:r>
      <w:r w:rsidR="005E7B73">
        <w:t>anal</w:t>
      </w:r>
      <w:r w:rsidR="00961120">
        <w:t xml:space="preserve">ysis </w:t>
      </w:r>
      <w:r w:rsidR="00BF48E4">
        <w:t xml:space="preserve">of methylation sites, </w:t>
      </w:r>
      <w:r w:rsidR="00E66EC5">
        <w:t xml:space="preserve">use </w:t>
      </w:r>
      <w:r w:rsidR="00056435">
        <w:t>regulatory annotation from</w:t>
      </w:r>
      <w:r w:rsidR="002913CE">
        <w:t xml:space="preserve"> the</w:t>
      </w:r>
      <w:r w:rsidR="00056435">
        <w:t xml:space="preserve"> </w:t>
      </w:r>
      <w:r w:rsidR="00FB55E1">
        <w:t>ENCODE and Roadmap Epigenomic</w:t>
      </w:r>
      <w:r w:rsidR="003D02F8">
        <w:t xml:space="preserve"> </w:t>
      </w:r>
      <w:r w:rsidR="002913CE">
        <w:t xml:space="preserve">projects to </w:t>
      </w:r>
      <w:r w:rsidR="0030614B">
        <w:t xml:space="preserve">provide </w:t>
      </w:r>
      <w:r w:rsidR="00CA52F3">
        <w:t xml:space="preserve">additional </w:t>
      </w:r>
      <w:r w:rsidR="00777913">
        <w:t xml:space="preserve">biological interpretation </w:t>
      </w:r>
      <w:r w:rsidR="00352D4F">
        <w:t xml:space="preserve">of methylation </w:t>
      </w:r>
      <w:r w:rsidR="009A18D3">
        <w:t xml:space="preserve">site regulatory </w:t>
      </w:r>
      <w:r w:rsidR="00745CF7">
        <w:t>functions.</w:t>
      </w:r>
    </w:p>
    <w:p w14:paraId="2A571859" w14:textId="6A4DE8D8" w:rsidR="00462357" w:rsidRDefault="00462357" w:rsidP="0022043C"/>
    <w:p w14:paraId="49EA907E" w14:textId="6D4EC538" w:rsidR="00462357" w:rsidRPr="0075267C" w:rsidRDefault="00182B10" w:rsidP="00182B10">
      <w:pPr>
        <w:pStyle w:val="Heading3"/>
        <w:rPr>
          <w:rFonts w:asciiTheme="minorHAnsi" w:hAnsiTheme="minorHAnsi" w:cstheme="minorBidi"/>
          <w:u w:val="single"/>
        </w:rPr>
      </w:pPr>
      <w:r w:rsidRPr="0075267C">
        <w:rPr>
          <w:rFonts w:asciiTheme="minorHAnsi" w:hAnsiTheme="minorHAnsi" w:cstheme="minorBidi"/>
          <w:u w:val="single"/>
        </w:rPr>
        <w:t>Aim 3d</w:t>
      </w:r>
    </w:p>
    <w:p w14:paraId="01F0F6F9" w14:textId="2555F5FC" w:rsidR="006A5D63" w:rsidRDefault="00082680" w:rsidP="006A5D63">
      <w:r>
        <w:t>Use metabolite annotations</w:t>
      </w:r>
      <w:r w:rsidR="0044241B">
        <w:t xml:space="preserve"> and pathway analysis</w:t>
      </w:r>
      <w:r>
        <w:t xml:space="preserve"> </w:t>
      </w:r>
      <w:r w:rsidR="004E7DA0">
        <w:t xml:space="preserve">to </w:t>
      </w:r>
      <w:r w:rsidR="00E060AD">
        <w:t xml:space="preserve">aid in </w:t>
      </w:r>
      <w:r w:rsidR="00807364">
        <w:t>biological interpretation</w:t>
      </w:r>
      <w:r w:rsidR="00770D03">
        <w:t>.</w:t>
      </w:r>
    </w:p>
    <w:p w14:paraId="6DCA9372" w14:textId="6B818871" w:rsidR="0004788E" w:rsidRDefault="0004788E" w:rsidP="006A5D63"/>
    <w:p w14:paraId="635C462B" w14:textId="40BB5D6B" w:rsidR="0004788E" w:rsidRPr="0075267C" w:rsidRDefault="004A6CF6" w:rsidP="006A5D63">
      <w:r>
        <w:t>The</w:t>
      </w:r>
      <w:r w:rsidR="0045408F">
        <w:t xml:space="preserve"> Bayesian </w:t>
      </w:r>
      <w:r w:rsidR="00C52FB8">
        <w:t xml:space="preserve">network </w:t>
      </w:r>
      <w:r w:rsidR="00E32D25">
        <w:t xml:space="preserve">will likely </w:t>
      </w:r>
      <w:r w:rsidR="00CB70F4">
        <w:t>reveal</w:t>
      </w:r>
      <w:r w:rsidR="00E036D0">
        <w:t xml:space="preserve"> novel </w:t>
      </w:r>
      <w:proofErr w:type="spellStart"/>
      <w:r w:rsidR="00E036D0">
        <w:t>assciations</w:t>
      </w:r>
      <w:proofErr w:type="spellEnd"/>
      <w:r w:rsidR="00E036D0">
        <w:t xml:space="preserve"> </w:t>
      </w:r>
      <w:r w:rsidR="009606F7">
        <w:t xml:space="preserve">between </w:t>
      </w:r>
      <w:r w:rsidR="008E2BE0">
        <w:t xml:space="preserve">these </w:t>
      </w:r>
      <w:proofErr w:type="gramStart"/>
      <w:r w:rsidR="008E2BE0">
        <w:t>omics</w:t>
      </w:r>
      <w:proofErr w:type="gramEnd"/>
      <w:r w:rsidR="008E2BE0">
        <w:t xml:space="preserve"> datasets, </w:t>
      </w:r>
      <w:r w:rsidR="000B4A58">
        <w:t xml:space="preserve">and it’s </w:t>
      </w:r>
      <w:r w:rsidR="001129D5">
        <w:t xml:space="preserve">essential to </w:t>
      </w:r>
      <w:r w:rsidR="001010A1">
        <w:t xml:space="preserve">put these </w:t>
      </w:r>
      <w:r w:rsidR="007418F7">
        <w:t xml:space="preserve">relationships into </w:t>
      </w:r>
      <w:r w:rsidR="00457C73">
        <w:t xml:space="preserve">a broader biological context. Doing </w:t>
      </w:r>
      <w:r w:rsidR="008468FC">
        <w:t xml:space="preserve">so </w:t>
      </w:r>
      <w:r w:rsidR="004F10A1">
        <w:t xml:space="preserve">will </w:t>
      </w:r>
      <w:r w:rsidR="00806328">
        <w:t xml:space="preserve">lead to </w:t>
      </w:r>
      <w:r w:rsidR="003048FC">
        <w:t>functional insights</w:t>
      </w:r>
      <w:r w:rsidR="00F41953">
        <w:t xml:space="preserve"> that </w:t>
      </w:r>
      <w:r w:rsidR="006B6C3B">
        <w:t xml:space="preserve">could </w:t>
      </w:r>
      <w:r w:rsidR="001839BB">
        <w:t xml:space="preserve">drive future research or </w:t>
      </w:r>
      <w:r w:rsidR="00F72308">
        <w:t xml:space="preserve">even </w:t>
      </w:r>
      <w:commentRangeStart w:id="12"/>
      <w:r w:rsidR="000040EB">
        <w:t xml:space="preserve">suggest </w:t>
      </w:r>
      <w:r w:rsidR="00083A9F">
        <w:t xml:space="preserve">potential </w:t>
      </w:r>
      <w:r w:rsidR="00077E20">
        <w:t>T1D biomarkers</w:t>
      </w:r>
      <w:commentRangeEnd w:id="12"/>
      <w:r w:rsidR="00AB0873">
        <w:rPr>
          <w:rStyle w:val="CommentReference"/>
        </w:rPr>
        <w:commentReference w:id="12"/>
      </w:r>
      <w:r w:rsidR="006047AA">
        <w:t xml:space="preserve">. It also serves as </w:t>
      </w:r>
      <w:r w:rsidR="005E7B6B">
        <w:t>a</w:t>
      </w:r>
      <w:r w:rsidR="005C5A77">
        <w:t xml:space="preserve">n additional check for </w:t>
      </w:r>
      <w:r w:rsidR="003B7E0C">
        <w:t xml:space="preserve">spurious </w:t>
      </w:r>
      <w:r w:rsidR="00400F21">
        <w:t xml:space="preserve">relationships </w:t>
      </w:r>
      <w:r w:rsidR="005E2CE5">
        <w:t xml:space="preserve">in our data that </w:t>
      </w:r>
      <w:r w:rsidR="008807FB">
        <w:t xml:space="preserve">do not make biological </w:t>
      </w:r>
      <w:proofErr w:type="gramStart"/>
      <w:r w:rsidR="008807FB">
        <w:t>sense</w:t>
      </w:r>
      <w:r w:rsidR="0070461D">
        <w:t>, and</w:t>
      </w:r>
      <w:proofErr w:type="gramEnd"/>
      <w:r w:rsidR="0070461D">
        <w:t xml:space="preserve"> </w:t>
      </w:r>
      <w:r w:rsidR="00295D7B">
        <w:t xml:space="preserve">may </w:t>
      </w:r>
      <w:r w:rsidR="0019740A">
        <w:t xml:space="preserve">reveal </w:t>
      </w:r>
      <w:r w:rsidR="00A33A30">
        <w:t xml:space="preserve">problems with </w:t>
      </w:r>
      <w:r w:rsidR="005D7372">
        <w:t>previous steps in the analysis</w:t>
      </w:r>
      <w:r w:rsidR="008807FB">
        <w:t xml:space="preserve">. </w:t>
      </w:r>
      <w:r w:rsidR="00885192">
        <w:t xml:space="preserve"> </w:t>
      </w:r>
    </w:p>
    <w:p w14:paraId="4ED77FA3" w14:textId="1FD4855B" w:rsidR="00B15F55" w:rsidRPr="00255520" w:rsidRDefault="00A646F5" w:rsidP="00A646F5">
      <w:pPr>
        <w:pStyle w:val="Heading1"/>
        <w:rPr>
          <w:rFonts w:ascii="Calibri" w:hAnsi="Calibri" w:cs="Calibri"/>
        </w:rPr>
      </w:pPr>
      <w:bookmarkStart w:id="13" w:name="_Toc47869928"/>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13"/>
    </w:p>
    <w:p w14:paraId="2018BAB3" w14:textId="148D5EE5" w:rsidR="006B2175" w:rsidRDefault="006B2175" w:rsidP="00C77B6F">
      <w:pPr>
        <w:pStyle w:val="Heading2"/>
        <w:rPr>
          <w:rFonts w:ascii="Calibri" w:eastAsiaTheme="minorEastAsia" w:hAnsi="Calibri" w:cs="Calibri"/>
        </w:rPr>
      </w:pPr>
    </w:p>
    <w:p w14:paraId="3833E5B9" w14:textId="760BADAF" w:rsidR="007F44BB" w:rsidRPr="00F913C6" w:rsidRDefault="007D4D77" w:rsidP="00F913C6">
      <w:pPr>
        <w:pStyle w:val="Heading2"/>
        <w:rPr>
          <w:u w:val="single"/>
        </w:rPr>
      </w:pPr>
      <w:bookmarkStart w:id="14" w:name="_Toc47869929"/>
      <w:r w:rsidRPr="00F913C6">
        <w:rPr>
          <w:rFonts w:asciiTheme="minorHAnsi" w:hAnsiTheme="minorHAnsi"/>
          <w:u w:val="single"/>
        </w:rPr>
        <w:t>Cohort</w:t>
      </w:r>
      <w:bookmarkEnd w:id="14"/>
    </w:p>
    <w:p w14:paraId="6F08943C" w14:textId="7016809E" w:rsidR="006C5AF4" w:rsidRPr="00F913C6" w:rsidRDefault="0065523A" w:rsidP="00F913C6">
      <w:pPr>
        <w:pStyle w:val="NormalWeb"/>
        <w:shd w:val="clear" w:color="auto" w:fill="FFFFFF"/>
        <w:ind w:firstLine="720"/>
        <w:rPr>
          <w:rFonts w:asciiTheme="minorHAnsi" w:hAnsiTheme="minorHAnsi"/>
        </w:rPr>
      </w:pPr>
      <w:r w:rsidRPr="00F913C6">
        <w:rPr>
          <w:rFonts w:asciiTheme="minorHAnsi" w:hAnsiTheme="minorHAnsi"/>
        </w:rPr>
        <w:t>T</w:t>
      </w:r>
      <w:r w:rsidR="009A28B8" w:rsidRPr="00F913C6">
        <w:rPr>
          <w:rFonts w:asciiTheme="minorHAnsi" w:hAnsiTheme="minorHAnsi"/>
        </w:rPr>
        <w:t>he Diabetes Autoimmunity Study in the Young (DAISY) cohort follows high-risk children for the development of IA and T1D.</w:t>
      </w:r>
      <w:r w:rsidR="000F65EF" w:rsidRPr="002C66A2">
        <w:rPr>
          <w:rFonts w:asciiTheme="minorHAnsi" w:hAnsiTheme="minorHAnsi"/>
        </w:rPr>
        <w:t xml:space="preserve"> </w:t>
      </w:r>
      <w:r w:rsidR="004235EC" w:rsidRPr="00F3415A">
        <w:rPr>
          <w:rFonts w:asciiTheme="minorHAnsi" w:hAnsiTheme="minorHAnsi"/>
        </w:rPr>
        <w:t xml:space="preserve">A total of 174 </w:t>
      </w:r>
      <w:r w:rsidR="004235EC" w:rsidRPr="005335AB">
        <w:rPr>
          <w:rFonts w:asciiTheme="minorHAnsi" w:hAnsiTheme="minorHAnsi"/>
        </w:rPr>
        <w:t>participants</w:t>
      </w:r>
      <w:r w:rsidR="006C2171" w:rsidRPr="00203934">
        <w:rPr>
          <w:rFonts w:asciiTheme="minorHAnsi" w:hAnsiTheme="minorHAnsi"/>
        </w:rPr>
        <w:t xml:space="preserve"> (</w:t>
      </w:r>
      <w:r w:rsidR="006C2171" w:rsidRPr="0003127C">
        <w:rPr>
          <w:rFonts w:asciiTheme="minorHAnsi" w:hAnsiTheme="minorHAnsi"/>
        </w:rPr>
        <w:t xml:space="preserve">87 T1D cases and 87 </w:t>
      </w:r>
      <w:r w:rsidR="00F61732" w:rsidRPr="0003127C">
        <w:rPr>
          <w:rFonts w:asciiTheme="minorHAnsi" w:hAnsiTheme="minorHAnsi"/>
        </w:rPr>
        <w:t>frequency-matched controls</w:t>
      </w:r>
      <w:r w:rsidR="006C2171" w:rsidRPr="0003127C">
        <w:rPr>
          <w:rFonts w:asciiTheme="minorHAnsi" w:hAnsiTheme="minorHAnsi"/>
        </w:rPr>
        <w:t>)</w:t>
      </w:r>
      <w:r w:rsidR="004235EC" w:rsidRPr="0003127C">
        <w:rPr>
          <w:rFonts w:asciiTheme="minorHAnsi" w:hAnsiTheme="minorHAnsi"/>
        </w:rPr>
        <w:t xml:space="preserve"> were chosen </w:t>
      </w:r>
      <w:r w:rsidR="002554D4" w:rsidRPr="00F913C6">
        <w:rPr>
          <w:rFonts w:asciiTheme="minorHAnsi" w:hAnsiTheme="minorHAnsi"/>
        </w:rPr>
        <w:t>for measurement of DNA methylation</w:t>
      </w:r>
      <w:r w:rsidR="004D7F67" w:rsidRPr="00F913C6">
        <w:rPr>
          <w:rFonts w:asciiTheme="minorHAnsi" w:hAnsiTheme="minorHAnsi"/>
        </w:rPr>
        <w:t>.</w:t>
      </w:r>
      <w:r w:rsidR="008E5120" w:rsidRPr="00F913C6">
        <w:rPr>
          <w:rFonts w:asciiTheme="minorHAnsi" w:hAnsiTheme="minorHAnsi"/>
        </w:rPr>
        <w:fldChar w:fldCharType="begin"/>
      </w:r>
      <w:r w:rsidR="00081C43">
        <w:rPr>
          <w:rFonts w:asciiTheme="minorHAnsi" w:hAnsiTheme="minorHAnsi"/>
        </w:rPr>
        <w:instrText xml:space="preserve"> ADDIN ZOTERO_ITEM CSL_CITATION {"citationID":"aR3GeDcJ","properties":{"formattedCitation":"\\super 14\\nosupersub{}","plainCitation":"14","noteIndex":0},"citationItems":[{"id":"Cm0wrPKq/KUl0WfHt","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OO5UE9A/Amt8l1FW","issue":"1","issued":{"date-parts":[["2020"]]},"page":"1-13","title":"Longitudinal DNA methylation differences precede type 1 diabetes","type":"article-journal","volume":"10"}}],"schema":"https://github.com/citation-style-language/schema/raw/master/csl-citation.json"} </w:instrText>
      </w:r>
      <w:r w:rsidR="008E5120" w:rsidRPr="00F913C6">
        <w:rPr>
          <w:rFonts w:asciiTheme="minorHAnsi" w:hAnsiTheme="minorHAnsi"/>
        </w:rPr>
        <w:fldChar w:fldCharType="separate"/>
      </w:r>
      <w:r w:rsidR="008E5120" w:rsidRPr="00F913C6">
        <w:rPr>
          <w:rFonts w:asciiTheme="minorHAnsi" w:hAnsiTheme="minorHAnsi"/>
          <w:vertAlign w:val="superscript"/>
        </w:rPr>
        <w:t>14</w:t>
      </w:r>
      <w:r w:rsidR="008E5120" w:rsidRPr="00F913C6">
        <w:rPr>
          <w:rFonts w:asciiTheme="minorHAnsi" w:hAnsiTheme="minorHAnsi"/>
        </w:rPr>
        <w:fldChar w:fldCharType="end"/>
      </w:r>
      <w:r w:rsidR="002554D4" w:rsidRPr="00F913C6">
        <w:rPr>
          <w:rFonts w:asciiTheme="minorHAnsi" w:hAnsiTheme="minorHAnsi"/>
        </w:rPr>
        <w:t xml:space="preserve"> </w:t>
      </w:r>
      <w:r w:rsidR="004D7F67" w:rsidRPr="00F913C6">
        <w:rPr>
          <w:rFonts w:asciiTheme="minorHAnsi" w:hAnsiTheme="minorHAnsi"/>
        </w:rPr>
        <w:t xml:space="preserve">The Environmental Determinants of Diabetes in </w:t>
      </w:r>
      <w:proofErr w:type="spellStart"/>
      <w:r w:rsidR="004D7F67" w:rsidRPr="00F913C6">
        <w:rPr>
          <w:rFonts w:asciiTheme="minorHAnsi" w:hAnsiTheme="minorHAnsi"/>
        </w:rPr>
        <w:t>theYoung</w:t>
      </w:r>
      <w:proofErr w:type="spellEnd"/>
      <w:r w:rsidR="004D7F67" w:rsidRPr="00F913C6">
        <w:rPr>
          <w:rFonts w:asciiTheme="minorHAnsi" w:hAnsiTheme="minorHAnsi"/>
        </w:rPr>
        <w:t xml:space="preserve"> (TEDDY) study is an international consortium</w:t>
      </w:r>
      <w:r w:rsidR="00FF41F6" w:rsidRPr="00F913C6">
        <w:rPr>
          <w:rFonts w:asciiTheme="minorHAnsi" w:hAnsiTheme="minorHAnsi"/>
        </w:rPr>
        <w:t xml:space="preserve"> study </w:t>
      </w:r>
      <w:r w:rsidR="00515FA1" w:rsidRPr="00F913C6">
        <w:rPr>
          <w:rFonts w:asciiTheme="minorHAnsi" w:hAnsiTheme="minorHAnsi"/>
        </w:rPr>
        <w:t xml:space="preserve">founded </w:t>
      </w:r>
      <w:r w:rsidR="00FF41F6" w:rsidRPr="00F913C6">
        <w:rPr>
          <w:rFonts w:asciiTheme="minorHAnsi" w:hAnsiTheme="minorHAnsi"/>
        </w:rPr>
        <w:t>on DAISY, which</w:t>
      </w:r>
      <w:r w:rsidR="004D7F67" w:rsidRPr="00F913C6">
        <w:rPr>
          <w:rFonts w:asciiTheme="minorHAnsi" w:hAnsiTheme="minorHAnsi"/>
        </w:rPr>
        <w:t xml:space="preserve"> follow</w:t>
      </w:r>
      <w:r w:rsidR="00FF41F6" w:rsidRPr="00F913C6">
        <w:rPr>
          <w:rFonts w:asciiTheme="minorHAnsi" w:hAnsiTheme="minorHAnsi"/>
        </w:rPr>
        <w:t>s</w:t>
      </w:r>
      <w:r w:rsidR="004D7F67" w:rsidRPr="00F913C6">
        <w:rPr>
          <w:rFonts w:asciiTheme="minorHAnsi" w:hAnsiTheme="minorHAnsi"/>
        </w:rPr>
        <w:t xml:space="preserve"> </w:t>
      </w:r>
      <w:r w:rsidR="00E47753" w:rsidRPr="00F913C6">
        <w:rPr>
          <w:rFonts w:asciiTheme="minorHAnsi" w:hAnsiTheme="minorHAnsi"/>
        </w:rPr>
        <w:t>8,</w:t>
      </w:r>
      <w:r w:rsidR="003D4BAC" w:rsidRPr="00F913C6">
        <w:rPr>
          <w:rFonts w:asciiTheme="minorHAnsi" w:hAnsiTheme="minorHAnsi"/>
        </w:rPr>
        <w:t>67</w:t>
      </w:r>
      <w:r w:rsidR="00E47753" w:rsidRPr="00F913C6">
        <w:rPr>
          <w:rFonts w:asciiTheme="minorHAnsi" w:hAnsiTheme="minorHAnsi"/>
        </w:rPr>
        <w:t>6</w:t>
      </w:r>
      <w:r w:rsidR="001C7E8C" w:rsidRPr="00F913C6">
        <w:rPr>
          <w:rFonts w:asciiTheme="minorHAnsi" w:hAnsiTheme="minorHAnsi"/>
        </w:rPr>
        <w:t xml:space="preserve"> </w:t>
      </w:r>
      <w:r w:rsidR="00F90ABF" w:rsidRPr="00F913C6">
        <w:rPr>
          <w:rFonts w:asciiTheme="minorHAnsi" w:hAnsiTheme="minorHAnsi"/>
        </w:rPr>
        <w:t xml:space="preserve">high- or moderate-risk </w:t>
      </w:r>
      <w:r w:rsidR="00CC08A4" w:rsidRPr="00F913C6">
        <w:rPr>
          <w:rFonts w:asciiTheme="minorHAnsi" w:hAnsiTheme="minorHAnsi"/>
        </w:rPr>
        <w:t xml:space="preserve">participants for the </w:t>
      </w:r>
      <w:r w:rsidR="00F90ABF" w:rsidRPr="00F913C6">
        <w:rPr>
          <w:rFonts w:asciiTheme="minorHAnsi" w:hAnsiTheme="minorHAnsi"/>
        </w:rPr>
        <w:t>development of IA or type 1 diabetes</w:t>
      </w:r>
      <w:r w:rsidR="00F94EF7" w:rsidRPr="00F913C6">
        <w:rPr>
          <w:rFonts w:asciiTheme="minorHAnsi" w:hAnsiTheme="minorHAnsi"/>
        </w:rPr>
        <w:t xml:space="preserve">. </w:t>
      </w:r>
      <w:r w:rsidR="0088545B" w:rsidRPr="00F913C6">
        <w:rPr>
          <w:rFonts w:asciiTheme="minorHAnsi" w:hAnsiTheme="minorHAnsi"/>
        </w:rPr>
        <w:t xml:space="preserve">A </w:t>
      </w:r>
      <w:r w:rsidR="0088545B" w:rsidRPr="00F913C6">
        <w:rPr>
          <w:rFonts w:asciiTheme="minorHAnsi" w:hAnsiTheme="minorHAnsi" w:hint="eastAsia"/>
        </w:rPr>
        <w:t>“</w:t>
      </w:r>
      <w:r w:rsidR="0088545B" w:rsidRPr="00F913C6">
        <w:rPr>
          <w:rFonts w:asciiTheme="minorHAnsi" w:hAnsiTheme="minorHAnsi"/>
        </w:rPr>
        <w:t>nested case-control biomarker study was designed using risk set sampling to select three controls per IA case (n = 418) that had developed in TEDDY as of May 2012. Eligible controls were autoantibody-negative at the case</w:t>
      </w:r>
      <w:r w:rsidR="0088545B" w:rsidRPr="00F913C6">
        <w:rPr>
          <w:rFonts w:asciiTheme="minorHAnsi" w:hAnsiTheme="minorHAnsi" w:hint="eastAsia"/>
        </w:rPr>
        <w:t>’</w:t>
      </w:r>
      <w:r w:rsidR="0088545B" w:rsidRPr="00F913C6">
        <w:rPr>
          <w:rFonts w:asciiTheme="minorHAnsi" w:hAnsiTheme="minorHAnsi"/>
        </w:rPr>
        <w:t>s event age, and further matched on clinical center, sex, and family history of type 1 diabetes</w:t>
      </w:r>
      <w:r w:rsidR="00A1547B" w:rsidRPr="00F913C6">
        <w:rPr>
          <w:rFonts w:asciiTheme="minorHAnsi" w:hAnsiTheme="minorHAnsi"/>
        </w:rPr>
        <w:t>.”</w:t>
      </w:r>
      <w:r w:rsidR="008E5120" w:rsidRPr="00F913C6">
        <w:rPr>
          <w:rFonts w:asciiTheme="minorHAnsi" w:hAnsiTheme="minorHAnsi"/>
        </w:rPr>
        <w:fldChar w:fldCharType="begin"/>
      </w:r>
      <w:r w:rsidR="00081C43">
        <w:rPr>
          <w:rFonts w:asciiTheme="minorHAnsi" w:hAnsiTheme="minorHAnsi"/>
        </w:rPr>
        <w:instrText xml:space="preserve"> ADDIN ZOTERO_ITEM CSL_CITATION {"citationID":"lH1VdrbM","properties":{"formattedCitation":"\\super 28\\nosupersub{}","plainCitation":"28","noteIndex":0},"citationItems":[{"id":30,"uris":["http://zotero.org/users/5622226/items/G7QHI4BG"],"uri":["http://zotero.org/users/5622226/items/G7QHI4BG"],"itemData":{"id":30,"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Åke"},{"family":"Toppari","given":"Jorma"},{"family":"Ziegler","given":"Anette-G."},{"family":"She","given":"Jin-Xiong"},{"family":"Hagopian","given":"William"},{"family":"Rewers","given":"Marian"},{"family":"Akolkar","given":"Beena"},{"family":"Krischer","given":"Jeffrey"},{"family":"Virtanen","given":"Suvi M."},{"family":"Norris","given":"Jill M."}],"issued":{"date-parts":[["2019",12]]}}}],"schema":"https://github.com/citation-style-language/schema/raw/master/csl-citation.json"} </w:instrText>
      </w:r>
      <w:r w:rsidR="008E5120" w:rsidRPr="00F913C6">
        <w:rPr>
          <w:rFonts w:asciiTheme="minorHAnsi" w:hAnsiTheme="minorHAnsi"/>
        </w:rPr>
        <w:fldChar w:fldCharType="separate"/>
      </w:r>
      <w:r w:rsidR="00081C43" w:rsidRPr="00081C43">
        <w:rPr>
          <w:rFonts w:ascii="Calibri" w:hAnsiTheme="minorHAnsi" w:cs="Calibri"/>
          <w:vertAlign w:val="superscript"/>
        </w:rPr>
        <w:t>28</w:t>
      </w:r>
      <w:r w:rsidR="008E5120" w:rsidRPr="00F913C6">
        <w:rPr>
          <w:rFonts w:asciiTheme="minorHAnsi" w:hAnsiTheme="minorHAnsi"/>
        </w:rPr>
        <w:fldChar w:fldCharType="end"/>
      </w:r>
      <w:r w:rsidR="00D10EEF" w:rsidRPr="00F913C6">
        <w:rPr>
          <w:rFonts w:asciiTheme="minorHAnsi" w:hAnsiTheme="minorHAnsi"/>
        </w:rPr>
        <w:t xml:space="preserve"> </w:t>
      </w:r>
      <w:r w:rsidR="007913FE" w:rsidRPr="00F913C6">
        <w:rPr>
          <w:rFonts w:asciiTheme="minorHAnsi" w:hAnsiTheme="minorHAnsi"/>
        </w:rPr>
        <w:t>Partic</w:t>
      </w:r>
      <w:r w:rsidR="00D44941" w:rsidRPr="00F913C6">
        <w:rPr>
          <w:rFonts w:asciiTheme="minorHAnsi" w:hAnsiTheme="minorHAnsi"/>
        </w:rPr>
        <w:t>ipants with</w:t>
      </w:r>
      <w:r w:rsidR="00E13F1D" w:rsidRPr="00F913C6">
        <w:rPr>
          <w:rFonts w:asciiTheme="minorHAnsi" w:hAnsiTheme="minorHAnsi"/>
        </w:rPr>
        <w:t xml:space="preserve"> both</w:t>
      </w:r>
      <w:r w:rsidR="00D44941" w:rsidRPr="00F913C6">
        <w:rPr>
          <w:rFonts w:asciiTheme="minorHAnsi" w:hAnsiTheme="minorHAnsi"/>
        </w:rPr>
        <w:t xml:space="preserve"> methylation </w:t>
      </w:r>
      <w:r w:rsidR="005036A2" w:rsidRPr="00F913C6">
        <w:rPr>
          <w:rFonts w:asciiTheme="minorHAnsi" w:hAnsiTheme="minorHAnsi"/>
        </w:rPr>
        <w:t>measures</w:t>
      </w:r>
      <w:r w:rsidR="009719F8" w:rsidRPr="00F913C6">
        <w:rPr>
          <w:rFonts w:asciiTheme="minorHAnsi" w:hAnsiTheme="minorHAnsi"/>
        </w:rPr>
        <w:t xml:space="preserve"> from DAISY</w:t>
      </w:r>
      <w:r w:rsidR="005036A2" w:rsidRPr="00F913C6">
        <w:rPr>
          <w:rFonts w:asciiTheme="minorHAnsi" w:hAnsiTheme="minorHAnsi"/>
        </w:rPr>
        <w:t xml:space="preserve"> </w:t>
      </w:r>
      <w:r w:rsidR="00D44941" w:rsidRPr="00F913C6">
        <w:rPr>
          <w:rFonts w:asciiTheme="minorHAnsi" w:hAnsiTheme="minorHAnsi"/>
        </w:rPr>
        <w:t>and metabolomic</w:t>
      </w:r>
      <w:r w:rsidR="005036A2" w:rsidRPr="00F913C6">
        <w:rPr>
          <w:rFonts w:asciiTheme="minorHAnsi" w:hAnsiTheme="minorHAnsi"/>
        </w:rPr>
        <w:t xml:space="preserve"> measures from the TEDDY biomarker study </w:t>
      </w:r>
      <w:r w:rsidR="008752DA" w:rsidRPr="00F913C6">
        <w:rPr>
          <w:rFonts w:asciiTheme="minorHAnsi" w:hAnsiTheme="minorHAnsi"/>
        </w:rPr>
        <w:t>w</w:t>
      </w:r>
      <w:r w:rsidR="009F7DF0" w:rsidRPr="00F913C6">
        <w:rPr>
          <w:rFonts w:asciiTheme="minorHAnsi" w:hAnsiTheme="minorHAnsi"/>
        </w:rPr>
        <w:t xml:space="preserve">ill be </w:t>
      </w:r>
      <w:r w:rsidR="00DE4EE2" w:rsidRPr="00F913C6">
        <w:rPr>
          <w:rFonts w:asciiTheme="minorHAnsi" w:hAnsiTheme="minorHAnsi"/>
        </w:rPr>
        <w:t>included in these analys</w:t>
      </w:r>
      <w:r w:rsidR="00B3680C" w:rsidRPr="00F913C6">
        <w:rPr>
          <w:rFonts w:asciiTheme="minorHAnsi" w:hAnsiTheme="minorHAnsi"/>
        </w:rPr>
        <w:t>e</w:t>
      </w:r>
      <w:r w:rsidR="00DE4EE2" w:rsidRPr="00F913C6">
        <w:rPr>
          <w:rFonts w:asciiTheme="minorHAnsi" w:hAnsiTheme="minorHAnsi"/>
        </w:rPr>
        <w:t>s.</w:t>
      </w:r>
    </w:p>
    <w:p w14:paraId="72D67101" w14:textId="42A1A717" w:rsidR="00E5250C" w:rsidRPr="00255520" w:rsidRDefault="00E5250C" w:rsidP="00C77B6F">
      <w:pPr>
        <w:pStyle w:val="Heading2"/>
        <w:rPr>
          <w:rFonts w:ascii="Calibri" w:eastAsiaTheme="minorEastAsia" w:hAnsi="Calibri" w:cs="Calibri"/>
          <w:u w:val="single"/>
        </w:rPr>
      </w:pPr>
      <w:bookmarkStart w:id="15" w:name="_Toc47869930"/>
      <w:r w:rsidRPr="00255520">
        <w:rPr>
          <w:rFonts w:ascii="Calibri" w:eastAsiaTheme="minorEastAsia" w:hAnsi="Calibri" w:cs="Calibri"/>
          <w:u w:val="single"/>
        </w:rPr>
        <w:t>Methylation</w:t>
      </w:r>
      <w:bookmarkEnd w:id="15"/>
    </w:p>
    <w:p w14:paraId="32BAE234" w14:textId="77777777" w:rsidR="00B852D6" w:rsidRDefault="00B852D6" w:rsidP="00132235"/>
    <w:p w14:paraId="780A56CA" w14:textId="19A0C15B"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 xml:space="preserve">﻿using the Infinium HumanMethylation450K </w:t>
      </w:r>
      <w:proofErr w:type="spellStart"/>
      <w:r w:rsidR="00B74A78" w:rsidRPr="00B74A78">
        <w:t>Beadchip</w:t>
      </w:r>
      <w:proofErr w:type="spellEnd"/>
      <w:r w:rsidR="00B74A78" w:rsidRPr="00B74A78">
        <w:t xml:space="preserve"> (“450 K”)</w:t>
      </w:r>
      <w:r w:rsidR="00451486">
        <w:t xml:space="preserve"> and the other using </w:t>
      </w:r>
      <w:r w:rsidR="00C378FD" w:rsidRPr="00C378FD">
        <w:t xml:space="preserve">﻿the Infinium </w:t>
      </w:r>
      <w:proofErr w:type="spellStart"/>
      <w:r w:rsidR="00C378FD" w:rsidRPr="00C378FD">
        <w:t>MethylationEPIC</w:t>
      </w:r>
      <w:proofErr w:type="spellEnd"/>
      <w:r w:rsidR="00C378FD" w:rsidRPr="00C378FD">
        <w:t xml:space="preserve"> </w:t>
      </w:r>
      <w:proofErr w:type="spellStart"/>
      <w:r w:rsidR="00C378FD" w:rsidRPr="00C378FD">
        <w:t>Beadchip</w:t>
      </w:r>
      <w:proofErr w:type="spellEnd"/>
      <w:r w:rsidR="00C378FD" w:rsidRPr="00C378FD">
        <w:t xml:space="preserve"> (“EPIC”)</w:t>
      </w:r>
      <w:r w:rsidR="00C378FD">
        <w:t>.</w:t>
      </w:r>
      <w:r w:rsidR="00A13D69">
        <w:fldChar w:fldCharType="begin"/>
      </w:r>
      <w:r w:rsidR="00081C43">
        <w:instrText xml:space="preserve"> ADDIN ZOTERO_ITEM CSL_CITATION {"citationID":"cZPYHpTi","properties":{"formattedCitation":"\\super 14\\nosupersub{}","plainCitation":"14","noteIndex":0},"citationItems":[{"id":"Cm0wrPKq/KUl0WfHt","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4F7371" w:rsidRPr="004F7371">
        <w:rPr>
          <w:rFonts w:ascii="Calibri" w:cs="Calibri"/>
          <w:vertAlign w:val="superscript"/>
        </w:rPr>
        <w:t>14</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r w:rsidR="001D13EE">
        <w:t xml:space="preserve"> Measurements were collected at up to five time points prior to diagnosis, but </w:t>
      </w:r>
      <w:r w:rsidR="00AF45C6">
        <w:t xml:space="preserve">we will </w:t>
      </w:r>
      <w:r w:rsidR="001C1CA0">
        <w:t>examine</w:t>
      </w:r>
      <w:r w:rsidR="00AF45C6">
        <w:t xml:space="preserve"> only a c</w:t>
      </w:r>
      <w:r w:rsidR="002D1E32">
        <w:t>ro</w:t>
      </w:r>
      <w:r w:rsidR="00AF45C6">
        <w:t>ss-section</w:t>
      </w:r>
      <w:r w:rsidR="00A6786D">
        <w:t xml:space="preserve">al </w:t>
      </w:r>
      <w:r w:rsidR="00AF6C80">
        <w:t xml:space="preserve">cohort at the </w:t>
      </w:r>
      <w:r w:rsidR="00525603">
        <w:t>seroconversion visit.</w:t>
      </w:r>
    </w:p>
    <w:p w14:paraId="716746A7" w14:textId="77777777" w:rsidR="00132235" w:rsidRPr="00132235" w:rsidRDefault="00132235" w:rsidP="00132235"/>
    <w:p w14:paraId="3BF08B5D" w14:textId="47BA678B" w:rsidR="00D51083" w:rsidRDefault="00E5250C" w:rsidP="00C77B6F">
      <w:pPr>
        <w:pStyle w:val="Heading2"/>
        <w:rPr>
          <w:rFonts w:ascii="Calibri" w:eastAsiaTheme="minorEastAsia" w:hAnsi="Calibri" w:cs="Calibri"/>
          <w:u w:val="single"/>
        </w:rPr>
      </w:pPr>
      <w:bookmarkStart w:id="16" w:name="_Toc47869931"/>
      <w:r w:rsidRPr="00255520">
        <w:rPr>
          <w:rFonts w:ascii="Calibri" w:eastAsiaTheme="minorEastAsia" w:hAnsi="Calibri" w:cs="Calibri"/>
          <w:u w:val="single"/>
        </w:rPr>
        <w:t>Metabolomics</w:t>
      </w:r>
      <w:bookmarkEnd w:id="16"/>
    </w:p>
    <w:p w14:paraId="1061F529" w14:textId="231E140F" w:rsidR="00982DC7" w:rsidRPr="00982DC7" w:rsidRDefault="00E52D91" w:rsidP="00F913C6">
      <w:pPr>
        <w:pStyle w:val="NormalWeb"/>
        <w:shd w:val="clear" w:color="auto" w:fill="FFFFFF"/>
      </w:pPr>
      <w:r>
        <w:tab/>
      </w:r>
      <w:r w:rsidR="00AA2DD2" w:rsidRPr="00F913C6">
        <w:rPr>
          <w:rFonts w:asciiTheme="minorHAnsi" w:hAnsiTheme="minorHAnsi" w:cstheme="minorHAnsi"/>
        </w:rPr>
        <w:t>Metabolites and complex lipids at seroconversion were</w:t>
      </w:r>
      <w:r w:rsidR="00016E43" w:rsidRPr="00F913C6">
        <w:rPr>
          <w:rFonts w:asciiTheme="minorHAnsi" w:hAnsiTheme="minorHAnsi" w:cstheme="minorHAnsi"/>
        </w:rPr>
        <w:t xml:space="preserve"> qua</w:t>
      </w:r>
      <w:r w:rsidR="005750D3" w:rsidRPr="00F913C6">
        <w:rPr>
          <w:rFonts w:asciiTheme="minorHAnsi" w:hAnsiTheme="minorHAnsi" w:cstheme="minorHAnsi"/>
        </w:rPr>
        <w:t>n</w:t>
      </w:r>
      <w:r w:rsidR="00016E43" w:rsidRPr="00F913C6">
        <w:rPr>
          <w:rFonts w:asciiTheme="minorHAnsi" w:hAnsiTheme="minorHAnsi" w:cstheme="minorHAnsi"/>
        </w:rPr>
        <w:t>tified</w:t>
      </w:r>
      <w:r w:rsidR="00AA2DD2" w:rsidRPr="00F913C6">
        <w:rPr>
          <w:rFonts w:asciiTheme="minorHAnsi" w:hAnsiTheme="minorHAnsi" w:cstheme="minorHAnsi"/>
        </w:rPr>
        <w:t xml:space="preserve"> </w:t>
      </w:r>
      <w:r w:rsidR="00E51442" w:rsidRPr="00F913C6">
        <w:rPr>
          <w:rFonts w:asciiTheme="minorHAnsi" w:hAnsiTheme="minorHAnsi" w:cstheme="minorHAnsi"/>
        </w:rPr>
        <w:t>using</w:t>
      </w:r>
      <w:r w:rsidR="005750D3" w:rsidRPr="00F913C6">
        <w:rPr>
          <w:rFonts w:asciiTheme="minorHAnsi" w:hAnsiTheme="minorHAnsi" w:cstheme="minorHAnsi"/>
        </w:rPr>
        <w:t xml:space="preserve"> gas chromatography/time-of-flight mass spectrometry</w:t>
      </w:r>
      <w:r w:rsidR="00E51442" w:rsidRPr="00F913C6">
        <w:rPr>
          <w:rFonts w:asciiTheme="minorHAnsi" w:hAnsiTheme="minorHAnsi" w:cstheme="minorHAnsi"/>
        </w:rPr>
        <w:t xml:space="preserve"> </w:t>
      </w:r>
      <w:r w:rsidR="005750D3" w:rsidRPr="00F913C6">
        <w:rPr>
          <w:rFonts w:asciiTheme="minorHAnsi" w:hAnsiTheme="minorHAnsi" w:cstheme="minorHAnsi"/>
        </w:rPr>
        <w:t>(</w:t>
      </w:r>
      <w:r w:rsidR="00E51442" w:rsidRPr="00F913C6">
        <w:rPr>
          <w:rFonts w:asciiTheme="minorHAnsi" w:hAnsiTheme="minorHAnsi" w:cstheme="minorHAnsi"/>
        </w:rPr>
        <w:t>GC-TOF MS</w:t>
      </w:r>
      <w:r w:rsidR="005750D3" w:rsidRPr="00F913C6">
        <w:rPr>
          <w:rFonts w:asciiTheme="minorHAnsi" w:hAnsiTheme="minorHAnsi" w:cstheme="minorHAnsi"/>
        </w:rPr>
        <w:t>)</w:t>
      </w:r>
      <w:r w:rsidR="00E51442" w:rsidRPr="00F913C6">
        <w:rPr>
          <w:rFonts w:asciiTheme="minorHAnsi" w:hAnsiTheme="minorHAnsi" w:cstheme="minorHAnsi"/>
        </w:rPr>
        <w:t xml:space="preserve"> and</w:t>
      </w:r>
      <w:r w:rsidR="009D0014" w:rsidRPr="00F913C6">
        <w:rPr>
          <w:rFonts w:asciiTheme="minorHAnsi" w:hAnsiTheme="minorHAnsi" w:cstheme="minorHAnsi"/>
        </w:rPr>
        <w:t xml:space="preserve"> charged surface hybrid </w:t>
      </w:r>
      <w:r w:rsidR="004312D0" w:rsidRPr="00F913C6">
        <w:rPr>
          <w:rFonts w:asciiTheme="minorHAnsi" w:hAnsiTheme="minorHAnsi" w:cstheme="minorHAnsi"/>
        </w:rPr>
        <w:lastRenderedPageBreak/>
        <w:t>mass spectrometry</w:t>
      </w:r>
      <w:r w:rsidR="00E51442" w:rsidRPr="00F913C6">
        <w:rPr>
          <w:rFonts w:asciiTheme="minorHAnsi" w:hAnsiTheme="minorHAnsi" w:cstheme="minorHAnsi"/>
        </w:rPr>
        <w:t xml:space="preserve"> </w:t>
      </w:r>
      <w:r w:rsidR="004312D0" w:rsidRPr="00F913C6">
        <w:rPr>
          <w:rFonts w:asciiTheme="minorHAnsi" w:hAnsiTheme="minorHAnsi" w:cstheme="minorHAnsi"/>
        </w:rPr>
        <w:t>(</w:t>
      </w:r>
      <w:r w:rsidR="00E51442" w:rsidRPr="00F913C6">
        <w:rPr>
          <w:rFonts w:asciiTheme="minorHAnsi" w:hAnsiTheme="minorHAnsi" w:cstheme="minorHAnsi"/>
        </w:rPr>
        <w:t xml:space="preserve">CSH-QTOF </w:t>
      </w:r>
      <w:r w:rsidR="0005472A" w:rsidRPr="00F913C6">
        <w:rPr>
          <w:rFonts w:asciiTheme="minorHAnsi" w:hAnsiTheme="minorHAnsi" w:cstheme="minorHAnsi"/>
        </w:rPr>
        <w:t>MS</w:t>
      </w:r>
      <w:r w:rsidR="004312D0" w:rsidRPr="00F913C6">
        <w:rPr>
          <w:rFonts w:asciiTheme="minorHAnsi" w:hAnsiTheme="minorHAnsi" w:cstheme="minorHAnsi"/>
        </w:rPr>
        <w:t>)</w:t>
      </w:r>
      <w:r w:rsidR="00E72D7D" w:rsidRPr="00F913C6">
        <w:rPr>
          <w:rFonts w:asciiTheme="minorHAnsi" w:hAnsiTheme="minorHAnsi" w:cstheme="minorHAnsi"/>
        </w:rPr>
        <w:t xml:space="preserve"> at the NIH West Coast Metabolomics Center at the University of California, Davis</w:t>
      </w:r>
      <w:r w:rsidR="00E451FD" w:rsidRPr="00F913C6">
        <w:rPr>
          <w:rFonts w:asciiTheme="minorHAnsi" w:hAnsiTheme="minorHAnsi" w:cstheme="minorHAnsi"/>
        </w:rPr>
        <w:t>.</w:t>
      </w:r>
      <w:r w:rsidR="00F05888" w:rsidRPr="00F913C6">
        <w:rPr>
          <w:rFonts w:asciiTheme="minorHAnsi" w:hAnsiTheme="minorHAnsi" w:cstheme="minorHAnsi"/>
        </w:rPr>
        <w:t xml:space="preserve"> Data </w:t>
      </w:r>
      <w:r w:rsidR="0073327D" w:rsidRPr="00F913C6">
        <w:rPr>
          <w:rFonts w:asciiTheme="minorHAnsi" w:hAnsiTheme="minorHAnsi" w:cstheme="minorHAnsi"/>
        </w:rPr>
        <w:t xml:space="preserve">collection and </w:t>
      </w:r>
      <w:r w:rsidR="00451A3E" w:rsidRPr="00F913C6">
        <w:rPr>
          <w:rFonts w:asciiTheme="minorHAnsi" w:hAnsiTheme="minorHAnsi" w:cstheme="minorHAnsi"/>
        </w:rPr>
        <w:t xml:space="preserve">processing are </w:t>
      </w:r>
      <w:r w:rsidR="00F7482E" w:rsidRPr="00F913C6">
        <w:rPr>
          <w:rFonts w:asciiTheme="minorHAnsi" w:hAnsiTheme="minorHAnsi" w:cstheme="minorHAnsi"/>
        </w:rPr>
        <w:t>described</w:t>
      </w:r>
      <w:r w:rsidR="00742B39" w:rsidRPr="00F913C6">
        <w:rPr>
          <w:rFonts w:asciiTheme="minorHAnsi" w:hAnsiTheme="minorHAnsi" w:cstheme="minorHAnsi"/>
        </w:rPr>
        <w:t xml:space="preserve"> in further detail</w:t>
      </w:r>
      <w:r w:rsidR="00F7482E" w:rsidRPr="00F913C6">
        <w:rPr>
          <w:rFonts w:asciiTheme="minorHAnsi" w:hAnsiTheme="minorHAnsi" w:cstheme="minorHAnsi"/>
        </w:rPr>
        <w:t xml:space="preserve"> in </w:t>
      </w:r>
      <w:r w:rsidR="00215E6A" w:rsidRPr="00F913C6">
        <w:rPr>
          <w:rFonts w:asciiTheme="minorHAnsi" w:hAnsiTheme="minorHAnsi" w:cstheme="minorHAnsi"/>
        </w:rPr>
        <w:t>Johnson et al. (2019).</w:t>
      </w:r>
      <w:r w:rsidR="00625642">
        <w:rPr>
          <w:rFonts w:ascii="MinionPro" w:hAnsi="MinionPro"/>
          <w:sz w:val="18"/>
          <w:szCs w:val="18"/>
        </w:rPr>
        <w:fldChar w:fldCharType="begin"/>
      </w:r>
      <w:r w:rsidR="00081C43">
        <w:rPr>
          <w:rFonts w:ascii="MinionPro" w:hAnsi="MinionPro"/>
          <w:sz w:val="18"/>
          <w:szCs w:val="18"/>
        </w:rPr>
        <w:instrText xml:space="preserve"> ADDIN ZOTERO_ITEM CSL_CITATION {"citationID":"Jo6EKhdP","properties":{"formattedCitation":"\\super 28\\nosupersub{}","plainCitation":"28","noteIndex":0},"citationItems":[{"id":30,"uris":["http://zotero.org/users/5622226/items/G7QHI4BG"],"uri":["http://zotero.org/users/5622226/items/G7QHI4BG"],"itemData":{"id":30,"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w:instrText>
      </w:r>
      <w:r w:rsidR="00081C43">
        <w:rPr>
          <w:rFonts w:ascii="MinionPro" w:hAnsi="MinionPro" w:hint="eastAsia"/>
          <w:sz w:val="18"/>
          <w:szCs w:val="18"/>
        </w:rPr>
        <w:instrText>Å</w:instrText>
      </w:r>
      <w:r w:rsidR="00081C43">
        <w:rPr>
          <w:rFonts w:ascii="MinionPro" w:hAnsi="MinionPro"/>
          <w:sz w:val="18"/>
          <w:szCs w:val="18"/>
        </w:rPr>
        <w:instrText xml:space="preserve">ke"},{"family":"Toppari","given":"Jorma"},{"family":"Ziegler","given":"Anette-G."},{"family":"She","given":"Jin-Xiong"},{"family":"Hagopian","given":"William"},{"family":"Rewers","given":"Marian"},{"family":"Akolkar","given":"Beena"},{"family":"Krischer","given":"Jeffrey"},{"family":"Virtanen","given":"Suvi M."},{"family":"Norris","given":"Jill M."}],"issued":{"date-parts":[["2019",12]]}}}],"schema":"https://github.com/citation-style-language/schema/raw/master/csl-citation.json"} </w:instrText>
      </w:r>
      <w:r w:rsidR="00625642">
        <w:rPr>
          <w:rFonts w:ascii="MinionPro" w:hAnsi="MinionPro"/>
          <w:sz w:val="18"/>
          <w:szCs w:val="18"/>
        </w:rPr>
        <w:fldChar w:fldCharType="separate"/>
      </w:r>
      <w:r w:rsidR="00081C43" w:rsidRPr="00081C43">
        <w:rPr>
          <w:rFonts w:ascii="MinionPro" w:hAnsi="MinionPro"/>
          <w:sz w:val="18"/>
          <w:vertAlign w:val="superscript"/>
        </w:rPr>
        <w:t>28</w:t>
      </w:r>
      <w:r w:rsidR="00625642">
        <w:rPr>
          <w:rFonts w:ascii="MinionPro" w:hAnsi="MinionPro"/>
          <w:sz w:val="18"/>
          <w:szCs w:val="18"/>
        </w:rPr>
        <w:fldChar w:fldCharType="end"/>
      </w:r>
    </w:p>
    <w:p w14:paraId="07DB5CBC" w14:textId="1B5A079E" w:rsidR="0067296D" w:rsidRPr="00255520" w:rsidRDefault="00C3470E" w:rsidP="00C77B6F">
      <w:pPr>
        <w:pStyle w:val="Heading2"/>
        <w:rPr>
          <w:rFonts w:ascii="Calibri" w:eastAsiaTheme="minorEastAsia" w:hAnsi="Calibri" w:cs="Calibri"/>
          <w:u w:val="single"/>
        </w:rPr>
      </w:pPr>
      <w:bookmarkStart w:id="17" w:name="_Toc47869932"/>
      <w:r w:rsidRPr="00255520">
        <w:rPr>
          <w:rFonts w:ascii="Calibri" w:eastAsiaTheme="minorEastAsia" w:hAnsi="Calibri" w:cs="Calibri"/>
          <w:u w:val="single"/>
        </w:rPr>
        <w:t>Feature Reduction</w:t>
      </w:r>
      <w:bookmarkEnd w:id="17"/>
    </w:p>
    <w:p w14:paraId="49D218CB" w14:textId="77777777" w:rsidR="0067296D" w:rsidRPr="00255520" w:rsidRDefault="0067296D" w:rsidP="00C77B6F">
      <w:pPr>
        <w:pStyle w:val="Heading2"/>
        <w:rPr>
          <w:rFonts w:ascii="Calibri" w:eastAsiaTheme="minorEastAsia" w:hAnsi="Calibri" w:cs="Calibri"/>
          <w:u w:val="single"/>
        </w:rPr>
      </w:pPr>
    </w:p>
    <w:p w14:paraId="7DA6DC9A" w14:textId="316333DF" w:rsidR="00724F65" w:rsidRDefault="0067296D" w:rsidP="00FD6AB4">
      <w:pPr>
        <w:ind w:firstLine="720"/>
        <w:rPr>
          <w:rFonts w:ascii="Calibri" w:hAnsi="Calibri" w:cs="Calibri"/>
        </w:rPr>
      </w:pPr>
      <w:r w:rsidRPr="00255520">
        <w:rPr>
          <w:rFonts w:ascii="Calibri" w:hAnsi="Calibri" w:cs="Calibri"/>
        </w:rPr>
        <w:t>First, we will select methylation-metabolite pairs by using linear models to correlate all combinations of probe and metabolite. We will also use logistic regression to find probes and 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agreed upon best practices</w:t>
      </w:r>
      <w:r w:rsidR="005010B4" w:rsidRPr="00255520">
        <w:rPr>
          <w:rFonts w:ascii="Calibri" w:hAnsi="Calibri" w:cs="Calibri"/>
        </w:rPr>
        <w:t>.</w:t>
      </w:r>
      <w:r w:rsidR="006E265A">
        <w:rPr>
          <w:rFonts w:ascii="Calibri" w:hAnsi="Calibri" w:cs="Calibri"/>
        </w:rPr>
        <w:fldChar w:fldCharType="begin"/>
      </w:r>
      <w:r w:rsidR="00081C43">
        <w:rPr>
          <w:rFonts w:ascii="Calibri" w:hAnsi="Calibri" w:cs="Calibri"/>
        </w:rPr>
        <w:instrText xml:space="preserve"> ADDIN ZOTERO_ITEM CSL_CITATION {"citationID":"gM5GV8vq","properties":{"formattedCitation":"\\super 29\\nosupersub{}","plainCitation":"29","noteIndex":0},"citationItems":[{"id":8,"uris":["http://zotero.org/users/5622226/items/FQRETNU7"],"uri":["http://zotero.org/users/5622226/items/FQRETNU7"],"itemData":{"id":8,"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081C43" w:rsidRPr="00081C43">
        <w:rPr>
          <w:rFonts w:ascii="Calibri" w:hAnsi="Calibri" w:cs="Calibri"/>
          <w:vertAlign w:val="superscript"/>
        </w:rPr>
        <w:t>29</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792EACCB" w14:textId="0EA7D94E" w:rsidR="00F271D7" w:rsidRDefault="00F271D7" w:rsidP="00F271D7">
      <w:pPr>
        <w:rPr>
          <w:rFonts w:ascii="Calibri" w:hAnsi="Calibri" w:cs="Calibri"/>
        </w:rPr>
      </w:pPr>
    </w:p>
    <w:p w14:paraId="58483045" w14:textId="5AD99234" w:rsidR="00F271D7" w:rsidRDefault="00697A24" w:rsidP="00697A24">
      <w:pPr>
        <w:pStyle w:val="Heading3"/>
        <w:rPr>
          <w:rFonts w:ascii="Calibri" w:hAnsi="Calibri" w:cs="Calibri"/>
        </w:rPr>
      </w:pPr>
      <w:bookmarkStart w:id="18" w:name="_Toc47869933"/>
      <w:r>
        <w:rPr>
          <w:rFonts w:ascii="Calibri" w:hAnsi="Calibri" w:cs="Calibri"/>
        </w:rPr>
        <w:t xml:space="preserve">Figure 3: </w:t>
      </w:r>
      <w:r w:rsidR="00CF4F77">
        <w:rPr>
          <w:rFonts w:ascii="Calibri" w:hAnsi="Calibri" w:cs="Calibri"/>
        </w:rPr>
        <w:t xml:space="preserve">Metabolite, </w:t>
      </w:r>
      <w:r w:rsidR="00981762">
        <w:rPr>
          <w:rFonts w:ascii="Calibri" w:hAnsi="Calibri" w:cs="Calibri"/>
        </w:rPr>
        <w:t>M</w:t>
      </w:r>
      <w:r w:rsidR="00CF4F77">
        <w:rPr>
          <w:rFonts w:ascii="Calibri" w:hAnsi="Calibri" w:cs="Calibri"/>
        </w:rPr>
        <w:t xml:space="preserve">ethylation, and T1D Status Triad </w:t>
      </w:r>
      <w:proofErr w:type="gramStart"/>
      <w:r w:rsidR="00CF4F77">
        <w:rPr>
          <w:rFonts w:ascii="Calibri" w:hAnsi="Calibri" w:cs="Calibri"/>
        </w:rPr>
        <w:t>With</w:t>
      </w:r>
      <w:proofErr w:type="gramEnd"/>
      <w:r w:rsidR="00CF4F77">
        <w:rPr>
          <w:rFonts w:ascii="Calibri" w:hAnsi="Calibri" w:cs="Calibri"/>
        </w:rPr>
        <w:t xml:space="preserve"> Nominal P Value Cutoffs</w:t>
      </w:r>
      <w:bookmarkEnd w:id="18"/>
    </w:p>
    <w:p w14:paraId="0A2D382F" w14:textId="77777777" w:rsidR="00111895" w:rsidRPr="00F913C6" w:rsidRDefault="00111895" w:rsidP="00F913C6"/>
    <w:p w14:paraId="1706E050" w14:textId="5853007C" w:rsidR="00A7192E" w:rsidRDefault="00825125" w:rsidP="00F913C6">
      <w:pPr>
        <w:jc w:val="center"/>
        <w:rPr>
          <w:rFonts w:ascii="Calibri" w:hAnsi="Calibri" w:cs="Calibri"/>
        </w:rPr>
      </w:pPr>
      <w:r>
        <w:rPr>
          <w:rFonts w:ascii="Calibri" w:hAnsi="Calibri" w:cs="Calibri"/>
          <w:noProof/>
        </w:rPr>
        <w:drawing>
          <wp:inline distT="0" distB="0" distL="0" distR="0" wp14:anchorId="62F94E93" wp14:editId="53EF1FE0">
            <wp:extent cx="4559474" cy="3471241"/>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80998" cy="3487628"/>
                    </a:xfrm>
                    <a:prstGeom prst="rect">
                      <a:avLst/>
                    </a:prstGeom>
                  </pic:spPr>
                </pic:pic>
              </a:graphicData>
            </a:graphic>
          </wp:inline>
        </w:drawing>
      </w:r>
    </w:p>
    <w:p w14:paraId="504F90A6" w14:textId="77777777" w:rsidR="00F271D7" w:rsidRDefault="00F271D7" w:rsidP="00FD6AB4">
      <w:pPr>
        <w:ind w:firstLine="720"/>
        <w:rPr>
          <w:rFonts w:ascii="Calibri" w:hAnsi="Calibri" w:cs="Calibri"/>
        </w:rPr>
      </w:pPr>
    </w:p>
    <w:p w14:paraId="13C47196" w14:textId="1C841AD3"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w:t>
      </w:r>
      <w:proofErr w:type="spellStart"/>
      <w:r w:rsidR="00D21604">
        <w:rPr>
          <w:rFonts w:ascii="Calibri" w:hAnsi="Calibri" w:cs="Calibri"/>
        </w:rPr>
        <w:t>cit</w:t>
      </w:r>
      <w:proofErr w:type="spellEnd"/>
      <w:r w:rsidR="00D21604">
        <w:rPr>
          <w:rFonts w:ascii="Calibri" w:hAnsi="Calibri" w:cs="Calibri"/>
        </w:rPr>
        <w: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081C43">
        <w:rPr>
          <w:rFonts w:ascii="Calibri" w:hAnsi="Calibri" w:cs="Calibri"/>
        </w:rPr>
        <w:instrText xml:space="preserve"> ADDIN ZOTERO_ITEM CSL_CITATION {"citationID":"BbMrWS1g","properties":{"formattedCitation":"\\super 30\\nosupersub{}","plainCitation":"30","noteIndex":0},"citationItems":[{"id":49,"uris":["http://zotero.org/users/5622226/items/PXYKVWDI"],"uri":["http://zotero.org/users/5622226/items/PXYKVWDI"],"itemData":{"id":49,"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081C43" w:rsidRPr="00081C43">
        <w:rPr>
          <w:rFonts w:ascii="Calibri" w:hAnsi="Calibri" w:cs="Calibri"/>
          <w:vertAlign w:val="superscript"/>
        </w:rPr>
        <w:t>30</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proofErr w:type="spellStart"/>
      <w:r w:rsidR="00DE68E0">
        <w:rPr>
          <w:rFonts w:ascii="Calibri" w:hAnsi="Calibri" w:cs="Calibri"/>
        </w:rPr>
        <w:t>i</w:t>
      </w:r>
      <w:proofErr w:type="spellEnd"/>
      <w:r w:rsidR="00DE68E0">
        <w:rPr>
          <w:rFonts w:ascii="Calibri" w:hAnsi="Calibri" w:cs="Calibri"/>
        </w:rPr>
        <w:t xml:space="preserve">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6A7B09"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6A7B09"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6A7B09"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6A7B09"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6A7B09"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6A7B09"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6A7B09"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67AF8A08"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081C43">
        <w:rPr>
          <w:rFonts w:ascii="Calibri" w:hAnsi="Calibri" w:cs="Calibri"/>
        </w:rPr>
        <w:instrText xml:space="preserve"> ADDIN ZOTERO_ITEM CSL_CITATION {"citationID":"3vfOFFZI","properties":{"formattedCitation":"\\super 31\\nosupersub{}","plainCitation":"31","noteIndex":0},"citationItems":[{"id":97,"uris":["http://zotero.org/users/5622226/items/8Y4PINLK"],"uri":["http://zotero.org/users/5622226/items/8Y4PINLK"],"itemData":{"id":97,"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081C43" w:rsidRPr="00081C43">
        <w:rPr>
          <w:rFonts w:ascii="Calibri" w:hAnsi="Calibri" w:cs="Calibri"/>
          <w:vertAlign w:val="superscript"/>
        </w:rPr>
        <w:t>31</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2977C55C" w14:textId="44C19977" w:rsidR="005E69CF" w:rsidRDefault="005E69CF" w:rsidP="004160CB">
      <w:pPr>
        <w:rPr>
          <w:rFonts w:ascii="Calibri" w:hAnsi="Calibri" w:cs="Calibri"/>
        </w:rPr>
      </w:pPr>
    </w:p>
    <w:p w14:paraId="522951DB" w14:textId="461F336B" w:rsidR="005E69CF" w:rsidRDefault="005E69CF" w:rsidP="00F913C6">
      <w:pPr>
        <w:pStyle w:val="Heading3"/>
        <w:rPr>
          <w:rFonts w:ascii="Calibri" w:hAnsi="Calibri" w:cs="Calibri"/>
        </w:rPr>
      </w:pPr>
      <w:bookmarkStart w:id="19" w:name="_Toc47869934"/>
      <w:r>
        <w:rPr>
          <w:rFonts w:ascii="Calibri" w:hAnsi="Calibri" w:cs="Calibri"/>
        </w:rPr>
        <w:t xml:space="preserve">Figure 4: </w:t>
      </w:r>
      <w:r w:rsidR="00917433">
        <w:rPr>
          <w:rFonts w:ascii="Calibri" w:hAnsi="Calibri" w:cs="Calibri"/>
        </w:rPr>
        <w:t>The Causal Inference Testing (CIT) Model</w:t>
      </w:r>
      <w:bookmarkEnd w:id="19"/>
    </w:p>
    <w:p w14:paraId="5C825641" w14:textId="75F620E6" w:rsidR="005E69CF" w:rsidRDefault="005E69CF" w:rsidP="004160CB">
      <w:pPr>
        <w:rPr>
          <w:rFonts w:ascii="Calibri" w:hAnsi="Calibri" w:cs="Calibri"/>
        </w:rPr>
      </w:pPr>
      <w:r>
        <w:rPr>
          <w:rFonts w:ascii="Calibri" w:hAnsi="Calibri" w:cs="Calibri"/>
          <w:noProof/>
        </w:rPr>
        <w:drawing>
          <wp:inline distT="0" distB="0" distL="0" distR="0" wp14:anchorId="63D126F5" wp14:editId="7E0945A4">
            <wp:extent cx="3543300" cy="1663700"/>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lock&#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543300" cy="1663700"/>
                    </a:xfrm>
                    <a:prstGeom prst="rect">
                      <a:avLst/>
                    </a:prstGeom>
                  </pic:spPr>
                </pic:pic>
              </a:graphicData>
            </a:graphic>
          </wp:inline>
        </w:drawing>
      </w:r>
    </w:p>
    <w:p w14:paraId="3CBEFDD6" w14:textId="00C0AA05" w:rsidR="00C405DF" w:rsidRPr="00255520" w:rsidRDefault="002E3907" w:rsidP="00F913C6">
      <w:pPr>
        <w:pStyle w:val="NormalWeb"/>
        <w:rPr>
          <w:rFonts w:ascii="Calibri" w:hAnsi="Calibri" w:cs="Calibri"/>
        </w:rPr>
      </w:pPr>
      <w:r w:rsidRPr="00255520">
        <w:rPr>
          <w:rFonts w:ascii="Calibri" w:hAnsi="Calibri" w:cs="Calibri"/>
        </w:rPr>
        <w:t xml:space="preserve">From </w:t>
      </w:r>
      <w:r w:rsidR="00FD09E5">
        <w:rPr>
          <w:rFonts w:ascii="Calibri" w:hAnsi="Calibri" w:cs="Calibri"/>
        </w:rPr>
        <w:t>Millstein</w:t>
      </w:r>
      <w:r>
        <w:rPr>
          <w:rFonts w:ascii="Calibri" w:hAnsi="Calibri" w:cs="Calibri"/>
        </w:rPr>
        <w:t xml:space="preserve"> et al. </w:t>
      </w:r>
      <w:r w:rsidRPr="00255520">
        <w:rPr>
          <w:rFonts w:ascii="Calibri" w:hAnsi="Calibri" w:cs="Calibri"/>
        </w:rPr>
        <w:t>(20</w:t>
      </w:r>
      <w:r w:rsidR="000F1FC3">
        <w:rPr>
          <w:rFonts w:ascii="Calibri" w:hAnsi="Calibri" w:cs="Calibri"/>
        </w:rPr>
        <w:t>09</w:t>
      </w:r>
      <w:r w:rsidR="00DB6C1C">
        <w:rPr>
          <w:rFonts w:ascii="Calibri" w:hAnsi="Calibri" w:cs="Calibri"/>
        </w:rPr>
        <w:t>)</w:t>
      </w:r>
      <w:r w:rsidR="00B72390">
        <w:rPr>
          <w:rFonts w:ascii="Calibri" w:hAnsi="Calibri" w:cs="Calibri"/>
        </w:rPr>
        <w:fldChar w:fldCharType="begin"/>
      </w:r>
      <w:r w:rsidR="00081C43">
        <w:rPr>
          <w:rFonts w:ascii="Calibri" w:hAnsi="Calibri" w:cs="Calibri"/>
        </w:rPr>
        <w:instrText xml:space="preserve"> ADDIN ZOTERO_ITEM CSL_CITATION {"citationID":"4F16UEJh","properties":{"formattedCitation":"\\super 31\\nosupersub{}","plainCitation":"31","noteIndex":0},"citationItems":[{"id":97,"uris":["http://zotero.org/users/5622226/items/8Y4PINLK"],"uri":["http://zotero.org/users/5622226/items/8Y4PINLK"],"itemData":{"id":97,"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B72390">
        <w:rPr>
          <w:rFonts w:ascii="Calibri" w:hAnsi="Calibri" w:cs="Calibri"/>
        </w:rPr>
        <w:fldChar w:fldCharType="separate"/>
      </w:r>
      <w:r w:rsidR="00081C43" w:rsidRPr="00081C43">
        <w:rPr>
          <w:rFonts w:ascii="Calibri" w:hAnsi="Calibri" w:cs="Calibri"/>
          <w:vertAlign w:val="superscript"/>
        </w:rPr>
        <w:t>31</w:t>
      </w:r>
      <w:r w:rsidR="00B72390">
        <w:rPr>
          <w:rFonts w:ascii="Calibri" w:hAnsi="Calibri" w:cs="Calibri"/>
        </w:rPr>
        <w:fldChar w:fldCharType="end"/>
      </w:r>
    </w:p>
    <w:p w14:paraId="013B0C79" w14:textId="3ED4EF27" w:rsidR="000C270C" w:rsidRPr="00255520" w:rsidRDefault="007F4E49" w:rsidP="007F4E49">
      <w:pPr>
        <w:pStyle w:val="Heading2"/>
        <w:rPr>
          <w:rFonts w:ascii="Calibri" w:eastAsiaTheme="minorEastAsia" w:hAnsi="Calibri" w:cs="Calibri"/>
          <w:u w:val="single"/>
        </w:rPr>
      </w:pPr>
      <w:bookmarkStart w:id="20" w:name="_Toc47869935"/>
      <w:r w:rsidRPr="00255520">
        <w:rPr>
          <w:rFonts w:ascii="Calibri" w:eastAsiaTheme="minorEastAsia" w:hAnsi="Calibri" w:cs="Calibri"/>
          <w:u w:val="single"/>
        </w:rPr>
        <w:t>Bayesian Network Analysis</w:t>
      </w:r>
      <w:bookmarkEnd w:id="20"/>
    </w:p>
    <w:p w14:paraId="0D1FE5D0" w14:textId="77777777" w:rsidR="000C270C" w:rsidRPr="00255520" w:rsidRDefault="000C270C" w:rsidP="007F4E49">
      <w:pPr>
        <w:pStyle w:val="Heading2"/>
        <w:rPr>
          <w:rFonts w:ascii="Calibri" w:eastAsiaTheme="minorEastAsia" w:hAnsi="Calibri" w:cs="Calibri"/>
          <w:u w:val="single"/>
        </w:rPr>
      </w:pPr>
    </w:p>
    <w:p w14:paraId="7CDC3E74" w14:textId="0C147061" w:rsidR="00A80A7A" w:rsidRDefault="00DB4856" w:rsidP="00ED350A">
      <w:pPr>
        <w:ind w:firstLine="720"/>
        <w:rPr>
          <w:rStyle w:val="CommentReference"/>
        </w:rPr>
      </w:pPr>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r w:rsidR="00ED350A">
        <w:rPr>
          <w:rFonts w:ascii="Calibri" w:hAnsi="Calibri" w:cs="Calibri"/>
        </w:rPr>
        <w:t xml:space="preserve"> </w:t>
      </w:r>
      <w:r w:rsidR="00A04467">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dUVxNIFi","properties":{"formattedCitation":"\\super 32\\nosupersub{}","plainCitation":"32","noteIndex":0},"citationItems":[{"id":"Cm0wrPKq/P2DESTmI","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081C43" w:rsidRPr="00081C43">
        <w:rPr>
          <w:rFonts w:ascii="Calibri" w:hAnsi="Calibri" w:cs="Calibri"/>
          <w:vertAlign w:val="superscript"/>
        </w:rPr>
        <w:t>32</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bGxX9BAr","properties":{"formattedCitation":"\\super 33\\nosupersub{}","plainCitation":"33","noteIndex":0},"citationItems":[{"id":47,"uris":["http://zotero.org/users/5622226/items/A5AW9ZRQ"],"uri":["http://zotero.org/users/5622226/items/A5AW9ZRQ"],"itemData":{"id":47,"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081C43" w:rsidRPr="00081C43">
        <w:rPr>
          <w:rFonts w:ascii="Calibri" w:hAnsi="Calibri" w:cs="Calibri"/>
          <w:vertAlign w:val="superscript"/>
        </w:rPr>
        <w:t>33</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r w:rsidR="000F3335">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kOrOmdcn","properties":{"formattedCitation":"\\super 32\\nosupersub{}","plainCitation":"32","noteIndex":0},"citationItems":[{"id":"Cm0wrPKq/P2DESTmI","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081C43" w:rsidRPr="00081C43">
        <w:rPr>
          <w:rFonts w:ascii="Calibri" w:hAnsi="Calibri" w:cs="Calibri"/>
          <w:vertAlign w:val="superscript"/>
        </w:rPr>
        <w:t>32</w:t>
      </w:r>
      <w:r w:rsidR="000F3335">
        <w:rPr>
          <w:rFonts w:ascii="Calibri" w:eastAsiaTheme="minorEastAsia" w:hAnsi="Calibri" w:cs="Calibri"/>
        </w:rPr>
        <w:fldChar w:fldCharType="end"/>
      </w:r>
      <w:r w:rsidR="00EC2A43">
        <w:rPr>
          <w:rStyle w:val="CommentReference"/>
        </w:rPr>
        <w:t xml:space="preserve"> </w:t>
      </w:r>
    </w:p>
    <w:p w14:paraId="5EFC719F" w14:textId="159FBB6E" w:rsidR="009C66CC" w:rsidRDefault="009C66CC" w:rsidP="009C66CC">
      <w:pPr>
        <w:rPr>
          <w:rStyle w:val="CommentReference"/>
        </w:rPr>
      </w:pPr>
    </w:p>
    <w:p w14:paraId="2BE61632" w14:textId="7C876C28" w:rsidR="009C66CC" w:rsidRPr="0003127C" w:rsidRDefault="009C66CC" w:rsidP="00F913C6">
      <w:pPr>
        <w:pStyle w:val="Heading3"/>
        <w:rPr>
          <w:rStyle w:val="CommentReference"/>
          <w:rFonts w:cstheme="minorHAnsi"/>
          <w:sz w:val="24"/>
          <w:szCs w:val="24"/>
        </w:rPr>
      </w:pPr>
      <w:bookmarkStart w:id="21" w:name="_Toc47869936"/>
      <w:r w:rsidRPr="00F913C6">
        <w:rPr>
          <w:rStyle w:val="CommentReference"/>
          <w:rFonts w:asciiTheme="minorHAnsi" w:hAnsiTheme="minorHAnsi" w:cstheme="minorHAnsi"/>
          <w:sz w:val="24"/>
          <w:szCs w:val="24"/>
        </w:rPr>
        <w:lastRenderedPageBreak/>
        <w:t xml:space="preserve">Figure </w:t>
      </w:r>
      <w:r w:rsidR="0035460F">
        <w:rPr>
          <w:rStyle w:val="CommentReference"/>
          <w:rFonts w:asciiTheme="minorHAnsi" w:hAnsiTheme="minorHAnsi" w:cstheme="minorHAnsi"/>
          <w:sz w:val="24"/>
          <w:szCs w:val="24"/>
        </w:rPr>
        <w:t>5</w:t>
      </w:r>
      <w:r w:rsidRPr="00F913C6">
        <w:rPr>
          <w:rStyle w:val="CommentReference"/>
          <w:rFonts w:asciiTheme="minorHAnsi" w:hAnsiTheme="minorHAnsi" w:cstheme="minorHAnsi"/>
          <w:sz w:val="24"/>
          <w:szCs w:val="24"/>
        </w:rPr>
        <w:t xml:space="preserve">: </w:t>
      </w:r>
      <w:r w:rsidR="00A276D1" w:rsidRPr="00F913C6">
        <w:rPr>
          <w:rStyle w:val="CommentReference"/>
          <w:rFonts w:asciiTheme="minorHAnsi" w:hAnsiTheme="minorHAnsi" w:cstheme="minorHAnsi"/>
          <w:sz w:val="24"/>
          <w:szCs w:val="24"/>
        </w:rPr>
        <w:t>Graph Structures</w:t>
      </w:r>
      <w:bookmarkEnd w:id="21"/>
    </w:p>
    <w:p w14:paraId="63547CF1" w14:textId="4DB11B03" w:rsidR="00D67D11" w:rsidRDefault="009C66CC" w:rsidP="00F913C6">
      <w:pPr>
        <w:jc w:val="center"/>
        <w:rPr>
          <w:rStyle w:val="CommentReference"/>
          <w:rFonts w:asciiTheme="majorHAnsi" w:eastAsiaTheme="majorEastAsia" w:hAnsiTheme="majorHAnsi" w:cstheme="majorBidi"/>
          <w:color w:val="1F3763" w:themeColor="accent1" w:themeShade="7F"/>
        </w:rPr>
      </w:pPr>
      <w:r>
        <w:rPr>
          <w:noProof/>
          <w:sz w:val="16"/>
          <w:szCs w:val="16"/>
        </w:rPr>
        <w:drawing>
          <wp:inline distT="0" distB="0" distL="0" distR="0" wp14:anchorId="23B6DC07" wp14:editId="3ABA3514">
            <wp:extent cx="3369501" cy="1393019"/>
            <wp:effectExtent l="0" t="0" r="0" b="4445"/>
            <wp:docPr id="5" name="Picture 5" descr="A close up of a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watc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2315" cy="1398317"/>
                    </a:xfrm>
                    <a:prstGeom prst="rect">
                      <a:avLst/>
                    </a:prstGeom>
                  </pic:spPr>
                </pic:pic>
              </a:graphicData>
            </a:graphic>
          </wp:inline>
        </w:drawing>
      </w:r>
    </w:p>
    <w:p w14:paraId="05CACD3D" w14:textId="49D1D323" w:rsidR="00EA120B" w:rsidRPr="00F913C6" w:rsidRDefault="00EA120B" w:rsidP="00F913C6">
      <w:pPr>
        <w:pStyle w:val="NormalWeb"/>
        <w:rPr>
          <w:rFonts w:ascii="Calibri" w:hAnsi="Calibri" w:cs="Calibri"/>
        </w:rPr>
      </w:pPr>
      <w:r w:rsidRPr="00255520">
        <w:rPr>
          <w:rFonts w:ascii="Calibri" w:hAnsi="Calibri" w:cs="Calibri"/>
        </w:rPr>
        <w:t xml:space="preserve">From </w:t>
      </w:r>
      <w:r>
        <w:rPr>
          <w:rFonts w:ascii="Calibri" w:hAnsi="Calibri" w:cs="Calibri"/>
        </w:rPr>
        <w:t xml:space="preserve">Nagarajan et al. </w:t>
      </w:r>
      <w:r w:rsidRPr="00255520">
        <w:rPr>
          <w:rFonts w:ascii="Calibri" w:hAnsi="Calibri" w:cs="Calibri"/>
        </w:rPr>
        <w:t>(201</w:t>
      </w:r>
      <w:r w:rsidR="00AE2DB0">
        <w:rPr>
          <w:rFonts w:ascii="Calibri" w:hAnsi="Calibri" w:cs="Calibri"/>
        </w:rPr>
        <w:t>3</w:t>
      </w:r>
      <w:r w:rsidRPr="00255520">
        <w:rPr>
          <w:rFonts w:ascii="Calibri" w:hAnsi="Calibri" w:cs="Calibri"/>
        </w:rPr>
        <w:t>)</w:t>
      </w:r>
      <w:r w:rsidR="00AE2DB0">
        <w:rPr>
          <w:rFonts w:ascii="Calibri" w:hAnsi="Calibri" w:cs="Calibri"/>
        </w:rPr>
        <w:fldChar w:fldCharType="begin"/>
      </w:r>
      <w:r w:rsidR="00081C43">
        <w:rPr>
          <w:rFonts w:ascii="Calibri" w:hAnsi="Calibri" w:cs="Calibri"/>
        </w:rPr>
        <w:instrText xml:space="preserve"> ADDIN ZOTERO_ITEM CSL_CITATION {"citationID":"WJkEhdrk","properties":{"formattedCitation":"\\super 34\\nosupersub{}","plainCitation":"34","noteIndex":0},"citationItems":[{"id":48,"uris":["http://zotero.org/users/5622226/items/GQXSEJYL"],"uri":["http://zotero.org/users/5622226/items/GQXSEJYL"],"itemData":{"id":48,"type":"book","event-place":"New York, NY","ISBN":"978-1-4614-6445-7","language":"en","note":"DOI: 10.1007/978-1-4614-6446-4","publisher":"Springer New York","publisher-place":"New York, NY","source":"DOI.org (Crossref)","title":"Bayesian Networks in R","URL":"http://link.springer.com/10.1007/978-1-4614-6446-4","author":[{"family":"Nagarajan","given":"Radhakrishnan"},{"family":"Scutari","given":"Marco"},{"family":"Lèbre","given":"Sophie"}],"accessed":{"date-parts":[["2020",8,8]]},"issued":{"date-parts":[["2013"]]}}}],"schema":"https://github.com/citation-style-language/schema/raw/master/csl-citation.json"} </w:instrText>
      </w:r>
      <w:r w:rsidR="00AE2DB0">
        <w:rPr>
          <w:rFonts w:ascii="Calibri" w:hAnsi="Calibri" w:cs="Calibri"/>
        </w:rPr>
        <w:fldChar w:fldCharType="separate"/>
      </w:r>
      <w:r w:rsidR="00081C43" w:rsidRPr="00081C43">
        <w:rPr>
          <w:rFonts w:ascii="Calibri" w:hAnsi="Calibri" w:cs="Calibri"/>
          <w:vertAlign w:val="superscript"/>
        </w:rPr>
        <w:t>34</w:t>
      </w:r>
      <w:r w:rsidR="00AE2DB0">
        <w:rPr>
          <w:rFonts w:ascii="Calibri" w:hAnsi="Calibri" w:cs="Calibri"/>
        </w:rPr>
        <w:fldChar w:fldCharType="end"/>
      </w:r>
      <w:r w:rsidRPr="00255520">
        <w:rPr>
          <w:rFonts w:ascii="Calibri" w:hAnsi="Calibri" w:cs="Calibri"/>
        </w:rPr>
        <w:t xml:space="preserve">: </w:t>
      </w:r>
      <w:r w:rsidR="00F41B78">
        <w:rPr>
          <w:rFonts w:ascii="Calibri" w:hAnsi="Calibri" w:cs="Calibri"/>
        </w:rPr>
        <w:t>An undirected graph (left), a directed graph (center), and a partially directed graph (right).</w:t>
      </w:r>
      <w:r w:rsidR="00E31943">
        <w:rPr>
          <w:rFonts w:ascii="Calibri" w:hAnsi="Calibri" w:cs="Calibri"/>
        </w:rPr>
        <w:t xml:space="preserve"> The directed graph </w:t>
      </w:r>
      <w:r w:rsidR="00972640">
        <w:rPr>
          <w:rFonts w:ascii="Calibri" w:hAnsi="Calibri" w:cs="Calibri"/>
        </w:rPr>
        <w:t>is also acyclic, as there are no paths (e.g. C -&gt; D -&gt; B) from one back to itself</w:t>
      </w:r>
      <w:r w:rsidR="009E614A">
        <w:rPr>
          <w:rFonts w:ascii="Calibri" w:hAnsi="Calibri" w:cs="Calibri"/>
        </w:rPr>
        <w:t xml:space="preserve">, and </w:t>
      </w:r>
      <w:r w:rsidR="0098242D">
        <w:rPr>
          <w:rFonts w:ascii="Calibri" w:hAnsi="Calibri" w:cs="Calibri"/>
        </w:rPr>
        <w:t xml:space="preserve">the nodes </w:t>
      </w:r>
      <w:r w:rsidR="009E614A">
        <w:rPr>
          <w:rFonts w:ascii="Calibri" w:hAnsi="Calibri" w:cs="Calibri"/>
        </w:rPr>
        <w:t>can be interpreted as “D depends on C, B depends on A, etc.”</w:t>
      </w:r>
    </w:p>
    <w:p w14:paraId="29B65BB7" w14:textId="4269A7AD"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081C43">
        <w:rPr>
          <w:rFonts w:ascii="Calibri" w:eastAsiaTheme="minorEastAsia" w:hAnsi="Calibri" w:cs="Calibri"/>
          <w:iCs/>
        </w:rPr>
        <w:instrText xml:space="preserve"> ADDIN ZOTERO_ITEM CSL_CITATION {"citationID":"FVkWT9ob","properties":{"formattedCitation":"\\super 32\\nosupersub{}","plainCitation":"32","noteIndex":0},"citationItems":[{"id":"Cm0wrPKq/P2DESTmI","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081C43" w:rsidRPr="00081C43">
        <w:rPr>
          <w:rFonts w:ascii="Calibri" w:hAnsi="Calibri" w:cs="Calibri"/>
          <w:vertAlign w:val="superscript"/>
        </w:rPr>
        <w:t>32</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0EE049F4" w:rsidR="00C04C82" w:rsidRDefault="00C04C82" w:rsidP="009939CF">
      <w:pPr>
        <w:rPr>
          <w:rFonts w:ascii="Calibri" w:eastAsiaTheme="minorEastAsia" w:hAnsi="Calibri" w:cs="Calibri"/>
        </w:rPr>
      </w:pPr>
    </w:p>
    <w:p w14:paraId="4D81D840" w14:textId="0BEDE423" w:rsidR="004E77BC" w:rsidRDefault="004E77BC" w:rsidP="009939CF">
      <w:pPr>
        <w:rPr>
          <w:rFonts w:ascii="Calibri" w:eastAsiaTheme="minorEastAsia" w:hAnsi="Calibri" w:cs="Calibri"/>
        </w:rPr>
      </w:pPr>
    </w:p>
    <w:p w14:paraId="35B2291F" w14:textId="77777777" w:rsidR="004E77BC" w:rsidRDefault="004E77BC" w:rsidP="009939CF">
      <w:pPr>
        <w:rPr>
          <w:rFonts w:ascii="Calibri" w:eastAsiaTheme="minorEastAsia" w:hAnsi="Calibri" w:cs="Calibri"/>
        </w:rPr>
      </w:pPr>
    </w:p>
    <w:p w14:paraId="2F399FE9" w14:textId="5FCBD03C" w:rsidR="00C04C82" w:rsidRPr="001835A5" w:rsidRDefault="00C04C82" w:rsidP="00C04C82">
      <w:pPr>
        <w:pStyle w:val="Heading3"/>
        <w:rPr>
          <w:rFonts w:ascii="Calibri" w:eastAsiaTheme="minorEastAsia" w:hAnsi="Calibri" w:cs="Calibri"/>
        </w:rPr>
      </w:pPr>
      <w:bookmarkStart w:id="22" w:name="_Toc47869937"/>
      <w:r>
        <w:rPr>
          <w:rFonts w:ascii="Calibri" w:eastAsiaTheme="minorEastAsia" w:hAnsi="Calibri" w:cs="Calibri"/>
        </w:rPr>
        <w:t xml:space="preserve">Figure </w:t>
      </w:r>
      <w:r w:rsidR="0035460F">
        <w:rPr>
          <w:rFonts w:ascii="Calibri" w:eastAsiaTheme="minorEastAsia" w:hAnsi="Calibri" w:cs="Calibri"/>
        </w:rPr>
        <w:t>6</w:t>
      </w:r>
      <w:r>
        <w:rPr>
          <w:rFonts w:ascii="Calibri" w:eastAsiaTheme="minorEastAsia" w:hAnsi="Calibri" w:cs="Calibri"/>
        </w:rPr>
        <w:t xml:space="preserve">: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22"/>
    </w:p>
    <w:p w14:paraId="0CB13095" w14:textId="0747BA4F"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8">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lastRenderedPageBreak/>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269953F7"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081C43">
        <w:rPr>
          <w:rFonts w:ascii="Calibri" w:eastAsiaTheme="minorEastAsia" w:hAnsi="Calibri" w:cs="Calibri"/>
        </w:rPr>
        <w:instrText xml:space="preserve"> ADDIN ZOTERO_ITEM CSL_CITATION {"citationID":"qH3zMBOW","properties":{"formattedCitation":"\\super 35\\nosupersub{}","plainCitation":"35","noteIndex":0},"citationItems":[{"id":"Cm0wrPKq/yjz2HbE5","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081C43" w:rsidRPr="00081C43">
        <w:rPr>
          <w:rFonts w:ascii="Calibri" w:hAnsi="Calibri" w:cs="Calibri"/>
          <w:vertAlign w:val="superscript"/>
        </w:rPr>
        <w:t>35</w:t>
      </w:r>
      <w:r w:rsidR="00956400">
        <w:rPr>
          <w:rFonts w:ascii="Calibri" w:eastAsiaTheme="minorEastAsia" w:hAnsi="Calibri" w:cs="Calibri"/>
        </w:rPr>
        <w:fldChar w:fldCharType="end"/>
      </w:r>
      <w:r w:rsidR="00812363" w:rsidRPr="004D0EB2">
        <w:rPr>
          <w:rFonts w:ascii="Calibri" w:hAnsi="Calibri" w:cs="Calibri"/>
        </w:rPr>
        <w:t xml:space="preserve"> </w:t>
      </w:r>
      <w:r w:rsidR="00326529">
        <w:rPr>
          <w:rFonts w:ascii="Calibri" w:hAnsi="Calibri" w:cs="Calibri"/>
        </w:rPr>
        <w:t>Essentially this all means that</w:t>
      </w:r>
      <w:r w:rsidR="00C96E94">
        <w:rPr>
          <w:rFonts w:ascii="Calibri" w:hAnsi="Calibri" w:cs="Calibri"/>
        </w:rPr>
        <w:t xml:space="preserve"> the probability distribution of the whole network (the global distribution) can be broken down into the product of simpler distributions </w:t>
      </w:r>
      <w:r w:rsidR="00C03782">
        <w:rPr>
          <w:rFonts w:ascii="Calibri" w:hAnsi="Calibri" w:cs="Calibri"/>
        </w:rPr>
        <w:t>for</w:t>
      </w:r>
      <w:r w:rsidR="00C96E94">
        <w:rPr>
          <w:rFonts w:ascii="Calibri" w:hAnsi="Calibri" w:cs="Calibri"/>
        </w:rPr>
        <w:t xml:space="preserve"> each node</w:t>
      </w:r>
      <w:r w:rsidR="00534A9E">
        <w:rPr>
          <w:rFonts w:ascii="Calibri" w:hAnsi="Calibri" w:cs="Calibri"/>
        </w:rPr>
        <w:t xml:space="preserve"> (see Figure 5)</w:t>
      </w:r>
      <w:r w:rsidR="00C96E94">
        <w:rPr>
          <w:rFonts w:ascii="Calibri" w:hAnsi="Calibri" w:cs="Calibri"/>
        </w:rPr>
        <w:t xml:space="preserve">. </w:t>
      </w:r>
      <w:r w:rsidR="00DE68E4">
        <w:rPr>
          <w:rFonts w:ascii="Calibri" w:hAnsi="Calibri" w:cs="Calibri"/>
        </w:rPr>
        <w:t xml:space="preserve"> </w:t>
      </w:r>
    </w:p>
    <w:p w14:paraId="2322A492" w14:textId="77777777" w:rsidR="00DA52B7" w:rsidRDefault="00AB2CDD" w:rsidP="00A04467">
      <w:pPr>
        <w:rPr>
          <w:rFonts w:ascii="Calibri" w:hAnsi="Calibri" w:cs="Calibri"/>
        </w:rPr>
      </w:pPr>
      <w:r>
        <w:rPr>
          <w:rFonts w:ascii="Calibri" w:hAnsi="Calibri" w:cs="Calibri"/>
        </w:rPr>
        <w:tab/>
      </w:r>
    </w:p>
    <w:p w14:paraId="740D33D6" w14:textId="1FBC2419" w:rsidR="00EF304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constraint-based, score-based, and hybrid structure learning </w:t>
      </w:r>
      <w:r w:rsidR="00C42F18">
        <w:rPr>
          <w:rFonts w:ascii="Calibri" w:hAnsi="Calibri" w:cs="Calibri"/>
        </w:rPr>
        <w:t>algorithms</w:t>
      </w:r>
      <w:r w:rsidR="00F456FB">
        <w:rPr>
          <w:rFonts w:ascii="Calibri" w:hAnsi="Calibri" w:cs="Calibri"/>
        </w:rPr>
        <w:t xml:space="preserve">. </w:t>
      </w:r>
      <w:r w:rsidR="008A3685">
        <w:rPr>
          <w:rFonts w:ascii="Calibri" w:hAnsi="Calibri" w:cs="Calibri"/>
        </w:rPr>
        <w:t xml:space="preserve">We will use </w:t>
      </w:r>
      <w:r w:rsidR="008438D9">
        <w:rPr>
          <w:rFonts w:ascii="Calibri" w:hAnsi="Calibri" w:cs="Calibri"/>
        </w:rPr>
        <w:t xml:space="preserve">score-based learning because </w:t>
      </w:r>
      <w:r w:rsidR="005139FF">
        <w:rPr>
          <w:rFonts w:ascii="Calibri" w:hAnsi="Calibri" w:cs="Calibri"/>
        </w:rPr>
        <w:t xml:space="preserve">the </w:t>
      </w:r>
      <w:proofErr w:type="spellStart"/>
      <w:r w:rsidR="005139FF">
        <w:rPr>
          <w:rFonts w:ascii="Calibri" w:hAnsi="Calibri" w:cs="Calibri"/>
        </w:rPr>
        <w:t>rjags</w:t>
      </w:r>
      <w:proofErr w:type="spellEnd"/>
      <w:r w:rsidR="005139FF">
        <w:rPr>
          <w:rFonts w:ascii="Calibri" w:hAnsi="Calibri" w:cs="Calibri"/>
        </w:rPr>
        <w:t xml:space="preserve"> package</w:t>
      </w:r>
      <w:r w:rsidR="005335AB">
        <w:rPr>
          <w:rFonts w:ascii="Calibri" w:hAnsi="Calibri" w:cs="Calibri"/>
        </w:rPr>
        <w:fldChar w:fldCharType="begin"/>
      </w:r>
      <w:r w:rsidR="00081C43">
        <w:rPr>
          <w:rFonts w:ascii="Calibri" w:hAnsi="Calibri" w:cs="Calibri"/>
        </w:rPr>
        <w:instrText xml:space="preserve"> ADDIN ZOTERO_ITEM CSL_CITATION {"citationID":"TrO2ZI9M","properties":{"formattedCitation":"\\super 36\\nosupersub{}","plainCitation":"36","noteIndex":0},"citationItems":[{"id":27,"uris":["http://zotero.org/users/5622226/items/8PHMJHJH"],"uri":["http://zotero.org/users/5622226/items/8PHMJHJH"],"itemData":{"id":27,"type":"article-journal","container-title":"R package version","issue":"6","title":"rjags: Bayesian graphical models using MCMC","volume":"4","author":[{"family":"Plummer","given":"Martyn"}],"issued":{"date-parts":[["2016"]]}}}],"schema":"https://github.com/citation-style-language/schema/raw/master/csl-citation.json"} </w:instrText>
      </w:r>
      <w:r w:rsidR="005335AB">
        <w:rPr>
          <w:rFonts w:ascii="Calibri" w:hAnsi="Calibri" w:cs="Calibri"/>
        </w:rPr>
        <w:fldChar w:fldCharType="separate"/>
      </w:r>
      <w:r w:rsidR="00081C43" w:rsidRPr="00081C43">
        <w:rPr>
          <w:rFonts w:ascii="Calibri" w:hAnsi="Calibri" w:cs="Calibri"/>
          <w:vertAlign w:val="superscript"/>
        </w:rPr>
        <w:t>36</w:t>
      </w:r>
      <w:r w:rsidR="005335AB">
        <w:rPr>
          <w:rFonts w:ascii="Calibri" w:hAnsi="Calibri" w:cs="Calibri"/>
        </w:rPr>
        <w:fldChar w:fldCharType="end"/>
      </w:r>
      <w:r w:rsidR="005335AB">
        <w:rPr>
          <w:rFonts w:ascii="Calibri" w:hAnsi="Calibri" w:cs="Calibri"/>
        </w:rPr>
        <w:t xml:space="preserve"> </w:t>
      </w:r>
      <w:r w:rsidR="00586C8F">
        <w:rPr>
          <w:rFonts w:ascii="Calibri" w:hAnsi="Calibri" w:cs="Calibri"/>
        </w:rPr>
        <w:t xml:space="preserve">allows for simple </w:t>
      </w:r>
      <w:r w:rsidR="00595EC8">
        <w:rPr>
          <w:rFonts w:ascii="Calibri" w:hAnsi="Calibri" w:cs="Calibri"/>
        </w:rPr>
        <w:t>calculation of</w:t>
      </w:r>
      <w:r w:rsidR="00562C70">
        <w:rPr>
          <w:rFonts w:ascii="Calibri" w:hAnsi="Calibri" w:cs="Calibri"/>
        </w:rPr>
        <w:t xml:space="preserve"> </w:t>
      </w:r>
      <w:r w:rsidR="00AF713C">
        <w:rPr>
          <w:rFonts w:ascii="Calibri" w:hAnsi="Calibri" w:cs="Calibri"/>
        </w:rPr>
        <w:t>the</w:t>
      </w:r>
      <w:r w:rsidR="00562C70" w:rsidRPr="00255520">
        <w:rPr>
          <w:rFonts w:ascii="Calibri" w:hAnsi="Calibri" w:cs="Calibri"/>
        </w:rPr>
        <w:t xml:space="preserve"> </w:t>
      </w:r>
      <w:r w:rsidR="00AF713C">
        <w:rPr>
          <w:rFonts w:ascii="Calibri" w:hAnsi="Calibri" w:cs="Calibri"/>
        </w:rPr>
        <w:t>d</w:t>
      </w:r>
      <w:r w:rsidR="00562C70">
        <w:rPr>
          <w:rFonts w:ascii="Calibri" w:hAnsi="Calibri" w:cs="Calibri"/>
        </w:rPr>
        <w:t>eviance</w:t>
      </w:r>
      <w:r w:rsidR="00562C70" w:rsidRPr="00255520">
        <w:rPr>
          <w:rFonts w:ascii="Calibri" w:hAnsi="Calibri" w:cs="Calibri"/>
        </w:rPr>
        <w:t xml:space="preserve"> </w:t>
      </w:r>
      <w:r w:rsidR="00562C70">
        <w:rPr>
          <w:rFonts w:ascii="Calibri" w:hAnsi="Calibri" w:cs="Calibri"/>
        </w:rPr>
        <w:t>i</w:t>
      </w:r>
      <w:r w:rsidR="00562C70" w:rsidRPr="00255520">
        <w:rPr>
          <w:rFonts w:ascii="Calibri" w:hAnsi="Calibri" w:cs="Calibri"/>
        </w:rPr>
        <w:t xml:space="preserve">nformation </w:t>
      </w:r>
      <w:r w:rsidR="00562C70">
        <w:rPr>
          <w:rFonts w:ascii="Calibri" w:hAnsi="Calibri" w:cs="Calibri"/>
        </w:rPr>
        <w:t>c</w:t>
      </w:r>
      <w:r w:rsidR="00562C70" w:rsidRPr="00255520">
        <w:rPr>
          <w:rFonts w:ascii="Calibri" w:hAnsi="Calibri" w:cs="Calibri"/>
        </w:rPr>
        <w:t>riterion</w:t>
      </w:r>
      <w:r w:rsidR="00595EC8">
        <w:rPr>
          <w:rFonts w:ascii="Calibri" w:hAnsi="Calibri" w:cs="Calibri"/>
        </w:rPr>
        <w:t xml:space="preserve"> </w:t>
      </w:r>
      <w:r w:rsidR="0017541F">
        <w:rPr>
          <w:rFonts w:ascii="Calibri" w:hAnsi="Calibri" w:cs="Calibri"/>
        </w:rPr>
        <w:t>(</w:t>
      </w:r>
      <w:r w:rsidR="00595EC8">
        <w:rPr>
          <w:rFonts w:ascii="Calibri" w:hAnsi="Calibri" w:cs="Calibri"/>
        </w:rPr>
        <w:t>DIC</w:t>
      </w:r>
      <w:r w:rsidR="0017541F">
        <w:rPr>
          <w:rFonts w:ascii="Calibri" w:hAnsi="Calibri" w:cs="Calibri"/>
        </w:rPr>
        <w:t>)</w:t>
      </w:r>
      <w:r w:rsidR="003B72E0">
        <w:rPr>
          <w:rFonts w:ascii="Calibri" w:hAnsi="Calibri" w:cs="Calibri"/>
        </w:rPr>
        <w:t xml:space="preserve">, which is </w:t>
      </w:r>
      <w:r w:rsidR="008F4C43">
        <w:rPr>
          <w:rFonts w:ascii="Calibri" w:hAnsi="Calibri" w:cs="Calibri"/>
        </w:rPr>
        <w:t>the</w:t>
      </w:r>
      <w:r w:rsidR="003B72E0">
        <w:rPr>
          <w:rFonts w:ascii="Calibri" w:hAnsi="Calibri" w:cs="Calibri"/>
        </w:rPr>
        <w:t xml:space="preserve"> </w:t>
      </w:r>
      <w:r w:rsidR="00533B0F">
        <w:rPr>
          <w:rFonts w:ascii="Calibri" w:hAnsi="Calibri" w:cs="Calibri"/>
        </w:rPr>
        <w:t xml:space="preserve">measure of Bayesian model fit recommended by </w:t>
      </w:r>
      <w:proofErr w:type="spellStart"/>
      <w:r w:rsidR="000F1394">
        <w:rPr>
          <w:rFonts w:ascii="Calibri" w:hAnsi="Calibri" w:cs="Calibri"/>
        </w:rPr>
        <w:t>Spiegelhalter</w:t>
      </w:r>
      <w:proofErr w:type="spellEnd"/>
      <w:r w:rsidR="008F4C43">
        <w:rPr>
          <w:rFonts w:ascii="Calibri" w:hAnsi="Calibri" w:cs="Calibri"/>
        </w:rPr>
        <w:t xml:space="preserve"> et al.</w:t>
      </w:r>
      <w:r w:rsidR="00B8560D">
        <w:rPr>
          <w:rFonts w:ascii="Calibri" w:hAnsi="Calibri" w:cs="Calibri"/>
        </w:rPr>
        <w:t>.</w:t>
      </w:r>
      <w:r w:rsidR="00770376">
        <w:rPr>
          <w:rFonts w:ascii="Calibri" w:hAnsi="Calibri" w:cs="Calibri"/>
        </w:rPr>
        <w:fldChar w:fldCharType="begin"/>
      </w:r>
      <w:r w:rsidR="00081C43">
        <w:rPr>
          <w:rFonts w:ascii="Calibri" w:hAnsi="Calibri" w:cs="Calibri"/>
        </w:rPr>
        <w:instrText xml:space="preserve"> ADDIN ZOTERO_ITEM CSL_CITATION {"citationID":"LjCIiVBl","properties":{"formattedCitation":"\\super 37\\nosupersub{}","plainCitation":"37","noteIndex":0},"citationItems":[{"id":124,"uris":["http://zotero.org/users/5622226/items/JNVN4L5C"],"uri":["http://zotero.org/users/5622226/items/JNVN4L5C"],"itemData":{"id":124,"type":"article-journal","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container-title":"Journal of the Royal Statistical Society: Series B (Statistical Methodology)","DOI":"10.1111/1467-9868.00353","ISSN":"1467-9868","issue":"4","language":"en","note":"_eprint: https://rss.onlinelibrary.wiley.com/doi/pdf/10.1111/1467-9868.00353","page":"583-639","source":"Wiley Online Library","title":"Bayesian measures of model complexity and fit","volume":"64","author":[{"family":"Spiegelhalter","given":"David J."},{"family":"Best","given":"Nicola G."},{"family":"Carlin","given":"Bradley P."},{"family":"Linde","given":"Angelika Van Der"}],"issued":{"date-parts":[["2002"]]}}}],"schema":"https://github.com/citation-style-language/schema/raw/master/csl-citation.json"} </w:instrText>
      </w:r>
      <w:r w:rsidR="00770376">
        <w:rPr>
          <w:rFonts w:ascii="Calibri" w:hAnsi="Calibri" w:cs="Calibri"/>
        </w:rPr>
        <w:fldChar w:fldCharType="separate"/>
      </w:r>
      <w:r w:rsidR="00081C43" w:rsidRPr="00081C43">
        <w:rPr>
          <w:rFonts w:ascii="Calibri" w:hAnsi="Calibri" w:cs="Calibri"/>
          <w:vertAlign w:val="superscript"/>
        </w:rPr>
        <w:t>37</w:t>
      </w:r>
      <w:r w:rsidR="00770376">
        <w:rPr>
          <w:rFonts w:ascii="Calibri" w:hAnsi="Calibri" w:cs="Calibri"/>
        </w:rPr>
        <w:fldChar w:fldCharType="end"/>
      </w:r>
      <w:r w:rsidR="00B8560D">
        <w:rPr>
          <w:rFonts w:ascii="Calibri" w:hAnsi="Calibri" w:cs="Calibri"/>
        </w:rPr>
        <w:t xml:space="preserve"> </w:t>
      </w:r>
      <w:r w:rsidR="00062A48">
        <w:rPr>
          <w:rFonts w:ascii="Calibri" w:hAnsi="Calibri" w:cs="Calibri"/>
        </w:rPr>
        <w:t>Other packages such as bnlearn</w:t>
      </w:r>
      <w:r w:rsidR="00DD1C52">
        <w:rPr>
          <w:rFonts w:ascii="Calibri" w:hAnsi="Calibri" w:cs="Calibri"/>
        </w:rPr>
        <w:fldChar w:fldCharType="begin"/>
      </w:r>
      <w:r w:rsidR="00081C43">
        <w:rPr>
          <w:rFonts w:ascii="Calibri" w:hAnsi="Calibri" w:cs="Calibri"/>
        </w:rPr>
        <w:instrText xml:space="preserve"> ADDIN ZOTERO_ITEM CSL_CITATION {"citationID":"QgYsOvUL","properties":{"formattedCitation":"\\super 38\\nosupersub{}","plainCitation":"38","noteIndex":0},"citationItems":[{"id":26,"uris":["http://zotero.org/users/5622226/items/YMWEFW2M"],"uri":["http://zotero.org/users/5622226/items/YMWEFW2M"],"itemData":{"id":26,"type":"article-journal","abstract":"bnlearn is an R package which includes several algorithms for learning the structure of Bayesian networks with either discrete or continuous variables. Both constraint-based and score-based algorithms are implemented, and can use the functionality provided by the snow package to improve their performance via parallel computing. Several network scores and conditional independence algorithms are available for both the learning algorithms and independent use. Advanced plotting options are provided by the Rgraphviz package.","container-title":"arXiv:0908.3817 [stat]","note":"arXiv: 0908.3817","source":"arXiv.org","title":"Learning Bayesian Networks with the bnlearn R Package","URL":"http://arxiv.org/abs/0908.3817","author":[{"family":"Scutari","given":"Marco"}],"accessed":{"date-parts":[["2020",8,9]]},"issued":{"date-parts":[["2010",7,10]]}}}],"schema":"https://github.com/citation-style-language/schema/raw/master/csl-citation.json"} </w:instrText>
      </w:r>
      <w:r w:rsidR="00DD1C52">
        <w:rPr>
          <w:rFonts w:ascii="Calibri" w:hAnsi="Calibri" w:cs="Calibri"/>
        </w:rPr>
        <w:fldChar w:fldCharType="separate"/>
      </w:r>
      <w:r w:rsidR="00081C43" w:rsidRPr="00081C43">
        <w:rPr>
          <w:rFonts w:ascii="Calibri" w:hAnsi="Calibri" w:cs="Calibri"/>
          <w:vertAlign w:val="superscript"/>
        </w:rPr>
        <w:t>38</w:t>
      </w:r>
      <w:r w:rsidR="00DD1C52">
        <w:rPr>
          <w:rFonts w:ascii="Calibri" w:hAnsi="Calibri" w:cs="Calibri"/>
        </w:rPr>
        <w:fldChar w:fldCharType="end"/>
      </w:r>
      <w:r w:rsidR="00BA419C">
        <w:rPr>
          <w:rFonts w:ascii="Calibri" w:hAnsi="Calibri" w:cs="Calibri"/>
        </w:rPr>
        <w:t xml:space="preserve"> </w:t>
      </w:r>
      <w:r w:rsidR="00BD7763">
        <w:rPr>
          <w:rFonts w:ascii="Calibri" w:hAnsi="Calibri" w:cs="Calibri"/>
        </w:rPr>
        <w:t xml:space="preserve">implement </w:t>
      </w:r>
      <w:r w:rsidR="007244D1">
        <w:rPr>
          <w:rFonts w:ascii="Calibri" w:hAnsi="Calibri" w:cs="Calibri"/>
        </w:rPr>
        <w:t xml:space="preserve">constraint-based and hybrid structure learning, but </w:t>
      </w:r>
      <w:r w:rsidR="008B0EFA">
        <w:rPr>
          <w:rFonts w:ascii="Calibri" w:hAnsi="Calibri" w:cs="Calibri"/>
        </w:rPr>
        <w:t xml:space="preserve">these packages do not accept network structures in which </w:t>
      </w:r>
      <w:r w:rsidR="000D46E3">
        <w:rPr>
          <w:rFonts w:ascii="Calibri" w:hAnsi="Calibri" w:cs="Calibri"/>
        </w:rPr>
        <w:t xml:space="preserve">a categorical variable depends on </w:t>
      </w:r>
      <w:r w:rsidR="00996B8E">
        <w:rPr>
          <w:rFonts w:ascii="Calibri" w:hAnsi="Calibri" w:cs="Calibri"/>
        </w:rPr>
        <w:t xml:space="preserve">a continuous one. </w:t>
      </w:r>
    </w:p>
    <w:p w14:paraId="4BB35D04" w14:textId="77777777" w:rsidR="004E0768" w:rsidRPr="00A67724" w:rsidRDefault="004E0768" w:rsidP="00F913C6">
      <w:pPr>
        <w:ind w:firstLine="720"/>
        <w:rPr>
          <w:rFonts w:ascii="Calibri" w:hAnsi="Calibri" w:cs="Calibri"/>
        </w:rPr>
      </w:pPr>
    </w:p>
    <w:p w14:paraId="4EB4EA58" w14:textId="701E3F76"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w:t>
      </w:r>
      <w:r w:rsidR="00770376">
        <w:rPr>
          <w:rFonts w:ascii="Calibri" w:hAnsi="Calibri" w:cs="Calibri"/>
        </w:rPr>
        <w:t>DIC</w:t>
      </w:r>
      <w:r w:rsidR="00255A8E">
        <w:rPr>
          <w:rFonts w:ascii="Calibri" w:hAnsi="Calibri" w:cs="Calibri"/>
        </w:rPr>
        <w:t xml:space="preserv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are 24 possible network structures for each triple. We will compare all possible network structures using </w:t>
      </w:r>
      <w:r w:rsidR="000C316A">
        <w:rPr>
          <w:rFonts w:ascii="Calibri" w:hAnsi="Calibri" w:cs="Calibri"/>
        </w:rPr>
        <w:t>D</w:t>
      </w:r>
      <w:r w:rsidR="000C270C" w:rsidRPr="00255520">
        <w:rPr>
          <w:rFonts w:ascii="Calibri" w:hAnsi="Calibri" w:cs="Calibri"/>
        </w:rPr>
        <w:t>IC,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081C43">
        <w:rPr>
          <w:rFonts w:ascii="Calibri" w:hAnsi="Calibri" w:cs="Calibri"/>
        </w:rPr>
        <w:instrText xml:space="preserve"> ADDIN ZOTERO_ITEM CSL_CITATION {"citationID":"sHH7lO97","properties":{"formattedCitation":"\\super 35\\nosupersub{}","plainCitation":"35","noteIndex":0},"citationItems":[{"id":"Cm0wrPKq/yjz2HbE5","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081C43" w:rsidRPr="00081C43">
        <w:rPr>
          <w:rFonts w:ascii="Calibri" w:hAnsi="Calibri" w:cs="Calibri"/>
          <w:vertAlign w:val="superscript"/>
        </w:rPr>
        <w:t>35</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328329DD" w14:textId="66C86797" w:rsidR="004C3B0E"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F829B2F" w14:textId="77777777" w:rsidR="00911D41" w:rsidRDefault="00911D41" w:rsidP="008A77D4">
      <w:pPr>
        <w:rPr>
          <w:rFonts w:ascii="Calibri" w:eastAsiaTheme="minorEastAsia" w:hAnsi="Calibri" w:cs="Calibri"/>
        </w:rPr>
      </w:pPr>
    </w:p>
    <w:p w14:paraId="313AFF05" w14:textId="65E0804E" w:rsidR="00301FD8" w:rsidRDefault="00B83639" w:rsidP="008A77D4">
      <w:pPr>
        <w:rPr>
          <w:rFonts w:ascii="Calibri" w:eastAsiaTheme="minorEastAsia" w:hAnsi="Calibri" w:cs="Calibri"/>
        </w:rPr>
      </w:pPr>
      <w:r>
        <w:rPr>
          <w:rFonts w:ascii="Calibri" w:eastAsiaTheme="minorEastAsia" w:hAnsi="Calibri" w:cs="Calibri"/>
        </w:rPr>
        <w:tab/>
      </w:r>
      <w:commentRangeStart w:id="23"/>
      <w:commentRangeStart w:id="24"/>
      <w:r>
        <w:rPr>
          <w:rFonts w:ascii="Calibri" w:eastAsiaTheme="minorEastAsia" w:hAnsi="Calibri" w:cs="Calibri"/>
        </w:rPr>
        <w:t>Based on the</w:t>
      </w:r>
      <w:r w:rsidR="00A520A7">
        <w:rPr>
          <w:rFonts w:ascii="Calibri" w:eastAsiaTheme="minorEastAsia" w:hAnsi="Calibri" w:cs="Calibri"/>
        </w:rPr>
        <w:t xml:space="preserve"> </w:t>
      </w:r>
      <w:r w:rsidR="003007A4">
        <w:rPr>
          <w:rFonts w:ascii="Calibri" w:eastAsiaTheme="minorEastAsia" w:hAnsi="Calibri" w:cs="Calibri"/>
        </w:rPr>
        <w:t xml:space="preserve">best </w:t>
      </w:r>
      <w:r w:rsidR="00A520A7">
        <w:rPr>
          <w:rFonts w:ascii="Calibri" w:eastAsiaTheme="minorEastAsia" w:hAnsi="Calibri" w:cs="Calibri"/>
        </w:rPr>
        <w:t>network</w:t>
      </w:r>
      <w:r w:rsidR="00C772BB">
        <w:rPr>
          <w:rFonts w:ascii="Calibri" w:eastAsiaTheme="minorEastAsia" w:hAnsi="Calibri" w:cs="Calibri"/>
        </w:rPr>
        <w:t>s</w:t>
      </w:r>
      <w:r w:rsidR="00B53164">
        <w:rPr>
          <w:rFonts w:ascii="Calibri" w:eastAsiaTheme="minorEastAsia" w:hAnsi="Calibri" w:cs="Calibri"/>
        </w:rPr>
        <w:t xml:space="preserve"> from comparison of DIC, we will</w:t>
      </w:r>
      <w:r w:rsidR="007E76F7">
        <w:rPr>
          <w:rFonts w:ascii="Calibri" w:eastAsiaTheme="minorEastAsia" w:hAnsi="Calibri" w:cs="Calibri"/>
        </w:rPr>
        <w:t xml:space="preserve"> someh</w:t>
      </w:r>
      <w:r w:rsidR="00C15455">
        <w:rPr>
          <w:rFonts w:ascii="Calibri" w:eastAsiaTheme="minorEastAsia" w:hAnsi="Calibri" w:cs="Calibri"/>
        </w:rPr>
        <w:t>o</w:t>
      </w:r>
      <w:r w:rsidR="007E76F7">
        <w:rPr>
          <w:rFonts w:ascii="Calibri" w:eastAsiaTheme="minorEastAsia" w:hAnsi="Calibri" w:cs="Calibri"/>
        </w:rPr>
        <w:t>w</w:t>
      </w:r>
      <w:r w:rsidR="00B53164">
        <w:rPr>
          <w:rFonts w:ascii="Calibri" w:eastAsiaTheme="minorEastAsia" w:hAnsi="Calibri" w:cs="Calibri"/>
        </w:rPr>
        <w:t xml:space="preserve"> </w:t>
      </w:r>
      <w:r w:rsidR="00820D41">
        <w:rPr>
          <w:rFonts w:ascii="Calibri" w:eastAsiaTheme="minorEastAsia" w:hAnsi="Calibri" w:cs="Calibri"/>
        </w:rPr>
        <w:t>build a larger network…</w:t>
      </w:r>
      <w:commentRangeEnd w:id="23"/>
      <w:r w:rsidR="00C762CB">
        <w:rPr>
          <w:rStyle w:val="CommentReference"/>
        </w:rPr>
        <w:commentReference w:id="23"/>
      </w:r>
      <w:commentRangeEnd w:id="24"/>
      <w:r w:rsidR="00817DA6">
        <w:rPr>
          <w:rStyle w:val="CommentReference"/>
        </w:rPr>
        <w:commentReference w:id="24"/>
      </w:r>
    </w:p>
    <w:p w14:paraId="3EA9127A" w14:textId="7736B4C6" w:rsidR="0067783F" w:rsidRDefault="0067783F" w:rsidP="0067783F">
      <w:pPr>
        <w:rPr>
          <w:rFonts w:ascii="Calibri" w:eastAsiaTheme="minorEastAsia" w:hAnsi="Calibri" w:cs="Calibri"/>
        </w:rPr>
      </w:pPr>
    </w:p>
    <w:p w14:paraId="08C203B3" w14:textId="298AA1A8" w:rsidR="0067783F" w:rsidRDefault="00136338" w:rsidP="00136338">
      <w:pPr>
        <w:pStyle w:val="Heading3"/>
        <w:rPr>
          <w:rFonts w:ascii="Calibri" w:hAnsi="Calibri" w:cs="Calibri"/>
        </w:rPr>
      </w:pPr>
      <w:bookmarkStart w:id="25" w:name="_Toc47869938"/>
      <w:r>
        <w:rPr>
          <w:rFonts w:ascii="Calibri" w:eastAsiaTheme="minorEastAsia" w:hAnsi="Calibri" w:cs="Calibri"/>
        </w:rPr>
        <w:t xml:space="preserve">Figure 6: </w:t>
      </w:r>
      <w:r w:rsidR="00981762">
        <w:rPr>
          <w:rFonts w:ascii="Calibri" w:eastAsiaTheme="minorEastAsia" w:hAnsi="Calibri" w:cs="Calibri"/>
        </w:rPr>
        <w:t xml:space="preserve">The 24 DAG Structures for a </w:t>
      </w:r>
      <w:r w:rsidR="00981762">
        <w:rPr>
          <w:rFonts w:ascii="Calibri" w:hAnsi="Calibri" w:cs="Calibri"/>
        </w:rPr>
        <w:t>Metabolite, Methylation, and T1D Status Triad</w:t>
      </w:r>
      <w:bookmarkEnd w:id="25"/>
    </w:p>
    <w:p w14:paraId="4ACC434F" w14:textId="193F02BF" w:rsidR="008C20EC" w:rsidRDefault="008C20EC" w:rsidP="008C20EC"/>
    <w:p w14:paraId="21591315" w14:textId="24C7A3ED" w:rsidR="008C20EC" w:rsidRPr="00F913C6" w:rsidRDefault="007A52E4" w:rsidP="00F913C6">
      <w:r>
        <w:rPr>
          <w:noProof/>
        </w:rPr>
        <w:drawing>
          <wp:inline distT="0" distB="0" distL="0" distR="0" wp14:anchorId="2C84653D" wp14:editId="015AF4FF">
            <wp:extent cx="5555293" cy="4761680"/>
            <wp:effectExtent l="0" t="0" r="0" b="1270"/>
            <wp:docPr id="6" name="Picture"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A close up of text on a white background&#10;&#10;Description automatically generated"/>
                    <pic:cNvPicPr>
                      <a:picLocks noChangeAspect="1" noChangeArrowheads="1"/>
                    </pic:cNvPicPr>
                  </pic:nvPicPr>
                  <pic:blipFill>
                    <a:blip r:embed="rId19"/>
                    <a:stretch>
                      <a:fillRect/>
                    </a:stretch>
                  </pic:blipFill>
                  <pic:spPr bwMode="auto">
                    <a:xfrm>
                      <a:off x="0" y="0"/>
                      <a:ext cx="5561226" cy="4766765"/>
                    </a:xfrm>
                    <a:prstGeom prst="rect">
                      <a:avLst/>
                    </a:prstGeom>
                    <a:noFill/>
                    <a:ln w="9525">
                      <a:noFill/>
                      <a:headEnd/>
                      <a:tailEnd/>
                    </a:ln>
                  </pic:spPr>
                </pic:pic>
              </a:graphicData>
            </a:graphic>
          </wp:inline>
        </w:drawing>
      </w:r>
    </w:p>
    <w:p w14:paraId="141A8253" w14:textId="0A26425C" w:rsidR="00C126F6" w:rsidRDefault="00EE0453" w:rsidP="00EE0453">
      <w:pPr>
        <w:pStyle w:val="Heading1"/>
        <w:rPr>
          <w:rFonts w:ascii="Calibri" w:hAnsi="Calibri" w:cs="Calibri"/>
        </w:rPr>
      </w:pPr>
      <w:bookmarkStart w:id="26" w:name="_Toc47869939"/>
      <w:r>
        <w:rPr>
          <w:rFonts w:ascii="Calibri" w:hAnsi="Calibri" w:cs="Calibri"/>
        </w:rPr>
        <w:t>Preliminary Results</w:t>
      </w:r>
      <w:bookmarkEnd w:id="26"/>
    </w:p>
    <w:p w14:paraId="18F23DE0" w14:textId="023B4FE6" w:rsidR="00822F7B" w:rsidRDefault="00822F7B" w:rsidP="00822F7B"/>
    <w:p w14:paraId="2819C22B" w14:textId="2E8D7523" w:rsidR="00161CF5" w:rsidRDefault="001E295F">
      <w:r>
        <w:tab/>
      </w:r>
      <w:r w:rsidR="007B724A">
        <w:t>From</w:t>
      </w:r>
      <w:r>
        <w:t xml:space="preserve"> the original </w:t>
      </w:r>
      <w:r w:rsidR="007B724A" w:rsidRPr="00F913C6">
        <w:t>199</w:t>
      </w:r>
      <w:r w:rsidR="002015B7">
        <w:t>,</w:t>
      </w:r>
      <w:r w:rsidR="007B724A" w:rsidRPr="00F913C6">
        <w:t>243 methylation probes an</w:t>
      </w:r>
      <w:r w:rsidR="00776BBF">
        <w:t xml:space="preserve">d </w:t>
      </w:r>
      <w:r w:rsidR="002015B7">
        <w:t>2,541 metabolites</w:t>
      </w:r>
      <w:r w:rsidR="00113615">
        <w:t xml:space="preserve">, 7,157 unique </w:t>
      </w:r>
      <w:r w:rsidR="00B77412">
        <w:t xml:space="preserve">methylation and metabolite </w:t>
      </w:r>
      <w:r w:rsidR="00113615">
        <w:t xml:space="preserve">pairs </w:t>
      </w:r>
      <w:r w:rsidR="00B77412">
        <w:t xml:space="preserve">were </w:t>
      </w:r>
      <w:r w:rsidR="0078113A">
        <w:t xml:space="preserve">chosen to </w:t>
      </w:r>
      <w:r w:rsidR="00021523">
        <w:t xml:space="preserve">move on to the causal inference </w:t>
      </w:r>
      <w:r w:rsidR="00D43AE5">
        <w:t>testing phase of feature reduction</w:t>
      </w:r>
      <w:r w:rsidR="00113615">
        <w:t xml:space="preserve"> </w:t>
      </w:r>
      <w:r w:rsidR="00D43AE5">
        <w:t xml:space="preserve">(i.e. the pairs were </w:t>
      </w:r>
      <w:r w:rsidR="00A93F1D">
        <w:t xml:space="preserve">associated with </w:t>
      </w:r>
      <w:r w:rsidR="00B77412">
        <w:t>one another</w:t>
      </w:r>
      <w:r w:rsidR="00D43AE5">
        <w:t xml:space="preserve"> at the p &lt; 0.001 level and at least one was associated with T1D status at the p &lt; 0.05 level). </w:t>
      </w:r>
      <w:r w:rsidR="000308F1">
        <w:t xml:space="preserve">These </w:t>
      </w:r>
      <w:r w:rsidR="00317CE0">
        <w:t xml:space="preserve">pairs were </w:t>
      </w:r>
      <w:r w:rsidR="000270D0">
        <w:t xml:space="preserve">then evaluated using the </w:t>
      </w:r>
      <w:proofErr w:type="spellStart"/>
      <w:r w:rsidR="000270D0">
        <w:t>cit</w:t>
      </w:r>
      <w:proofErr w:type="spellEnd"/>
      <w:r w:rsidR="0027317F">
        <w:t xml:space="preserve"> </w:t>
      </w:r>
      <w:r w:rsidR="000270D0">
        <w:t>R package</w:t>
      </w:r>
      <w:r w:rsidR="008350B0">
        <w:t>.</w:t>
      </w:r>
      <w:r w:rsidR="00B73A3C">
        <w:fldChar w:fldCharType="begin"/>
      </w:r>
      <w:r w:rsidR="00081C43">
        <w:instrText xml:space="preserve"> ADDIN ZOTERO_ITEM CSL_CITATION {"citationID":"OkoESXbb","properties":{"formattedCitation":"\\super 30\\nosupersub{}","plainCitation":"30","noteIndex":0},"citationItems":[{"id":49,"uris":["http://zotero.org/users/5622226/items/PXYKVWDI"],"uri":["http://zotero.org/users/5622226/items/PXYKVWDI"],"itemData":{"id":49,"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B73A3C">
        <w:fldChar w:fldCharType="separate"/>
      </w:r>
      <w:r w:rsidR="00081C43" w:rsidRPr="00081C43">
        <w:rPr>
          <w:rFonts w:ascii="Calibri" w:cs="Calibri"/>
          <w:vertAlign w:val="superscript"/>
        </w:rPr>
        <w:t>30</w:t>
      </w:r>
      <w:r w:rsidR="00B73A3C">
        <w:fldChar w:fldCharType="end"/>
      </w:r>
      <w:r w:rsidR="008350B0">
        <w:t xml:space="preserve"> </w:t>
      </w:r>
      <w:r w:rsidR="0083228B">
        <w:t xml:space="preserve">Because there is little prior knowledge </w:t>
      </w:r>
      <w:r w:rsidR="00A13FD5">
        <w:t xml:space="preserve">regarding </w:t>
      </w:r>
      <w:r w:rsidR="00D5766C">
        <w:t xml:space="preserve">the direction of the effect </w:t>
      </w:r>
      <w:r w:rsidR="00BF45E2">
        <w:t xml:space="preserve">between methylation site and metabolite (i.e. </w:t>
      </w:r>
      <w:r w:rsidR="002D020C">
        <w:t xml:space="preserve">which </w:t>
      </w:r>
      <w:r w:rsidR="00060A90">
        <w:t xml:space="preserve">variable should be considered “L” or “G” in the </w:t>
      </w:r>
      <w:r w:rsidR="00522554">
        <w:t>CIT framework)</w:t>
      </w:r>
      <w:r w:rsidR="00E0289B">
        <w:t xml:space="preserve">, both </w:t>
      </w:r>
      <w:r w:rsidR="00BE0BA4">
        <w:t xml:space="preserve">configurations were tested. </w:t>
      </w:r>
      <w:r w:rsidR="004C2EDC">
        <w:t xml:space="preserve">This step is simply </w:t>
      </w:r>
      <w:r w:rsidR="000C3695">
        <w:t xml:space="preserve">for feature reduction, </w:t>
      </w:r>
      <w:r w:rsidR="00FA4550">
        <w:t xml:space="preserve">so </w:t>
      </w:r>
      <w:r w:rsidR="007633F4">
        <w:t xml:space="preserve">the direction of the effect is </w:t>
      </w:r>
      <w:r w:rsidR="00B3413E">
        <w:t>not</w:t>
      </w:r>
      <w:r w:rsidR="007633F4">
        <w:t xml:space="preserve"> import</w:t>
      </w:r>
      <w:r w:rsidR="00B3413E">
        <w:t xml:space="preserve">ant. </w:t>
      </w:r>
      <w:r w:rsidR="00442F41">
        <w:t>A total of 139 unique p</w:t>
      </w:r>
      <w:r w:rsidR="0082135D">
        <w:t xml:space="preserve">airs with an omnibus p value &lt; 0.05 </w:t>
      </w:r>
      <w:r w:rsidR="009D20BD">
        <w:t>continued on to the next step.</w:t>
      </w:r>
    </w:p>
    <w:p w14:paraId="6089DE06" w14:textId="056EF9DE" w:rsidR="005B25B2" w:rsidRDefault="00161CF5" w:rsidP="00822F7B">
      <w:r>
        <w:tab/>
      </w:r>
      <w:r w:rsidR="00F00DE3">
        <w:t xml:space="preserve">Next, </w:t>
      </w:r>
      <w:r w:rsidR="00361F97">
        <w:t xml:space="preserve">each metabolite and methylation probe pair </w:t>
      </w:r>
      <w:r w:rsidR="005A2A21">
        <w:t xml:space="preserve">from the causal inference step was considered as a triad with T1D status. </w:t>
      </w:r>
      <w:r w:rsidR="00B44D34">
        <w:t xml:space="preserve">For each triad we </w:t>
      </w:r>
      <w:r w:rsidR="006C2D8A">
        <w:t xml:space="preserve">fit </w:t>
      </w:r>
      <w:r w:rsidR="00D34EFE">
        <w:t>a</w:t>
      </w:r>
      <w:r w:rsidR="006C2D8A">
        <w:t xml:space="preserve"> Bayesian</w:t>
      </w:r>
      <w:r w:rsidR="00AE7E75">
        <w:t xml:space="preserve"> graphical</w:t>
      </w:r>
      <w:r w:rsidR="006C2D8A">
        <w:t xml:space="preserve"> model</w:t>
      </w:r>
      <w:r w:rsidR="00D61813">
        <w:t xml:space="preserve"> </w:t>
      </w:r>
      <w:r w:rsidR="0047449E">
        <w:t>for each</w:t>
      </w:r>
      <w:r w:rsidR="00D61813">
        <w:t xml:space="preserve"> network structure (Figure 7)</w:t>
      </w:r>
      <w:r w:rsidR="006C2D8A">
        <w:t xml:space="preserve"> using</w:t>
      </w:r>
      <w:r w:rsidR="00A2146E">
        <w:t xml:space="preserve"> the package</w:t>
      </w:r>
      <w:r w:rsidR="006C2D8A">
        <w:t xml:space="preserve"> </w:t>
      </w:r>
      <w:r w:rsidR="00A2146E">
        <w:t>rjags</w:t>
      </w:r>
      <w:r w:rsidR="00D34EFE">
        <w:fldChar w:fldCharType="begin"/>
      </w:r>
      <w:r w:rsidR="00081C43">
        <w:instrText xml:space="preserve"> ADDIN ZOTERO_ITEM CSL_CITATION {"citationID":"Fdeupxcb","properties":{"formattedCitation":"\\super 36\\nosupersub{}","plainCitation":"36","noteIndex":0},"citationItems":[{"id":27,"uris":["http://zotero.org/users/5622226/items/8PHMJHJH"],"uri":["http://zotero.org/users/5622226/items/8PHMJHJH"],"itemData":{"id":27,"type":"article-journal","container-title":"R package version","issue":"6","title":"rjags: Bayesian graphical models using MCMC","volume":"4","author":[{"family":"Plummer","given":"Martyn"}],"issued":{"date-parts":[["2016"]]}}}],"schema":"https://github.com/citation-style-language/schema/raw/master/csl-citation.json"} </w:instrText>
      </w:r>
      <w:r w:rsidR="00D34EFE">
        <w:fldChar w:fldCharType="separate"/>
      </w:r>
      <w:r w:rsidR="00081C43" w:rsidRPr="00081C43">
        <w:rPr>
          <w:rFonts w:ascii="Calibri" w:cs="Calibri"/>
          <w:vertAlign w:val="superscript"/>
        </w:rPr>
        <w:t>36</w:t>
      </w:r>
      <w:r w:rsidR="00D34EFE">
        <w:fldChar w:fldCharType="end"/>
      </w:r>
      <w:r w:rsidR="00077EC0">
        <w:t xml:space="preserve"> </w:t>
      </w:r>
      <w:r w:rsidR="004371C9">
        <w:t>with</w:t>
      </w:r>
      <w:r w:rsidR="00F25774">
        <w:t xml:space="preserve"> </w:t>
      </w:r>
      <w:r w:rsidR="00E550C3">
        <w:t>uninformative priors.</w:t>
      </w:r>
      <w:r w:rsidR="00ED1D61">
        <w:t xml:space="preserve"> </w:t>
      </w:r>
      <w:r w:rsidR="00891EF4">
        <w:t xml:space="preserve">We compared </w:t>
      </w:r>
      <w:r w:rsidR="00891EF4">
        <w:lastRenderedPageBreak/>
        <w:t xml:space="preserve">the DIC for </w:t>
      </w:r>
      <w:r w:rsidR="004D35C0">
        <w:t xml:space="preserve">each </w:t>
      </w:r>
      <w:r w:rsidR="00ED5D1A">
        <w:t>model in order to determin</w:t>
      </w:r>
      <w:r w:rsidR="00463C35">
        <w:t>e</w:t>
      </w:r>
      <w:r w:rsidR="00ED5D1A">
        <w:t xml:space="preserve"> the best possible network structure for each triad. </w:t>
      </w:r>
      <w:r w:rsidR="0088155F">
        <w:t>However,</w:t>
      </w:r>
      <w:r w:rsidR="003000D9">
        <w:t xml:space="preserve"> although picking the “best” model is relatively simple, it’s </w:t>
      </w:r>
      <w:r w:rsidR="00843319">
        <w:t xml:space="preserve">less clear </w:t>
      </w:r>
      <w:r w:rsidR="000A62F3">
        <w:t>whether the model is a good one or simply the “least bad.</w:t>
      </w:r>
      <w:r w:rsidR="002E1B3F">
        <w:t xml:space="preserve">” </w:t>
      </w:r>
      <w:r w:rsidR="00E81068">
        <w:t xml:space="preserve">This method appears to favor </w:t>
      </w:r>
      <w:r w:rsidR="006C6BD6">
        <w:t xml:space="preserve">certain model structures, and although DIC </w:t>
      </w:r>
      <w:proofErr w:type="spellStart"/>
      <w:r w:rsidR="006C6BD6">
        <w:t>theoratically</w:t>
      </w:r>
      <w:proofErr w:type="spellEnd"/>
      <w:r w:rsidR="006C6BD6">
        <w:t xml:space="preserve"> accounts for the number of nodes in a graph</w:t>
      </w:r>
      <w:r w:rsidR="008676C3">
        <w:t>, this method warrants further investigation.</w:t>
      </w:r>
      <w:r w:rsidR="000A62F3">
        <w:t xml:space="preserve"> </w:t>
      </w:r>
      <w:r w:rsidR="001F52C6">
        <w:t xml:space="preserve">Permutation testing is ongoing in order to </w:t>
      </w:r>
      <w:r w:rsidR="00E926D4">
        <w:t>asses</w:t>
      </w:r>
      <w:r w:rsidR="006E5C73">
        <w:t>s</w:t>
      </w:r>
      <w:r w:rsidR="0005680A">
        <w:t xml:space="preserve"> the distribution of</w:t>
      </w:r>
      <w:r w:rsidR="006E5C73">
        <w:t xml:space="preserve"> </w:t>
      </w:r>
      <w:r w:rsidR="0031002F">
        <w:t xml:space="preserve">DIC under the null hypothesis of no relationships </w:t>
      </w:r>
      <w:r w:rsidR="006A02A8">
        <w:t>between the three nodes.</w:t>
      </w:r>
    </w:p>
    <w:p w14:paraId="32DC6688" w14:textId="4C562CB2" w:rsidR="005B25B2" w:rsidRDefault="005B25B2" w:rsidP="00822F7B"/>
    <w:p w14:paraId="20FD98D5" w14:textId="042A5843" w:rsidR="005B25B2" w:rsidRPr="00F913C6" w:rsidRDefault="00D550C9" w:rsidP="00D550C9">
      <w:pPr>
        <w:pStyle w:val="Heading3"/>
        <w:rPr>
          <w:rFonts w:asciiTheme="minorHAnsi" w:hAnsiTheme="minorHAnsi" w:cstheme="minorHAnsi"/>
        </w:rPr>
      </w:pPr>
      <w:bookmarkStart w:id="27" w:name="_Toc47869940"/>
      <w:r w:rsidRPr="00F913C6">
        <w:rPr>
          <w:rFonts w:asciiTheme="minorHAnsi" w:hAnsiTheme="minorHAnsi" w:cstheme="minorHAnsi"/>
        </w:rPr>
        <w:t xml:space="preserve">Table 1: </w:t>
      </w:r>
      <w:r w:rsidR="006C7F8D" w:rsidRPr="00F913C6">
        <w:rPr>
          <w:rFonts w:asciiTheme="minorHAnsi" w:hAnsiTheme="minorHAnsi" w:cstheme="minorHAnsi"/>
        </w:rPr>
        <w:t xml:space="preserve">Top 10 </w:t>
      </w:r>
      <w:r w:rsidR="00E117F7" w:rsidRPr="00F913C6">
        <w:rPr>
          <w:rFonts w:asciiTheme="minorHAnsi" w:hAnsiTheme="minorHAnsi" w:cstheme="minorHAnsi"/>
        </w:rPr>
        <w:t>Candidates from the CIT Package</w:t>
      </w:r>
      <w:bookmarkEnd w:id="27"/>
    </w:p>
    <w:p w14:paraId="1DD63258" w14:textId="3D561311" w:rsidR="00D645D7" w:rsidRPr="00965311" w:rsidRDefault="00D645D7" w:rsidP="00D645D7">
      <w:pPr>
        <w:rPr>
          <w:rFonts w:cstheme="minorHAnsi"/>
        </w:rPr>
      </w:pPr>
    </w:p>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2048"/>
        <w:gridCol w:w="1563"/>
        <w:gridCol w:w="1879"/>
      </w:tblGrid>
      <w:tr w:rsidR="004754A3" w14:paraId="0BD164A8" w14:textId="77777777" w:rsidTr="00F913C6">
        <w:tc>
          <w:tcPr>
            <w:tcW w:w="0" w:type="auto"/>
            <w:vAlign w:val="bottom"/>
          </w:tcPr>
          <w:p w14:paraId="56701593" w14:textId="77777777" w:rsidR="004754A3" w:rsidRDefault="004754A3" w:rsidP="002279EC">
            <w:pPr>
              <w:pStyle w:val="Compact"/>
            </w:pPr>
            <w:r>
              <w:t>Methylation Probe</w:t>
            </w:r>
          </w:p>
        </w:tc>
        <w:tc>
          <w:tcPr>
            <w:tcW w:w="0" w:type="auto"/>
            <w:vAlign w:val="bottom"/>
          </w:tcPr>
          <w:p w14:paraId="24F88B16" w14:textId="77777777" w:rsidR="004754A3" w:rsidRDefault="004754A3" w:rsidP="002279EC">
            <w:pPr>
              <w:pStyle w:val="Compact"/>
            </w:pPr>
            <w:r>
              <w:t>Metabolite</w:t>
            </w:r>
          </w:p>
        </w:tc>
        <w:tc>
          <w:tcPr>
            <w:tcW w:w="0" w:type="auto"/>
            <w:vAlign w:val="bottom"/>
          </w:tcPr>
          <w:p w14:paraId="6DFC86EF" w14:textId="77777777" w:rsidR="004754A3" w:rsidRDefault="004754A3" w:rsidP="002279EC">
            <w:pPr>
              <w:pStyle w:val="Compact"/>
              <w:jc w:val="right"/>
            </w:pPr>
            <w:r>
              <w:t>Omnibus P Value</w:t>
            </w:r>
          </w:p>
        </w:tc>
      </w:tr>
      <w:tr w:rsidR="004754A3" w14:paraId="0302C279" w14:textId="77777777" w:rsidTr="00F913C6">
        <w:tc>
          <w:tcPr>
            <w:tcW w:w="0" w:type="auto"/>
          </w:tcPr>
          <w:p w14:paraId="7B0F2ECF" w14:textId="77777777" w:rsidR="004754A3" w:rsidRDefault="004754A3" w:rsidP="002279EC">
            <w:pPr>
              <w:pStyle w:val="Compact"/>
            </w:pPr>
            <w:r>
              <w:t>cg05045817</w:t>
            </w:r>
          </w:p>
        </w:tc>
        <w:tc>
          <w:tcPr>
            <w:tcW w:w="0" w:type="auto"/>
          </w:tcPr>
          <w:p w14:paraId="1083BABB" w14:textId="77777777" w:rsidR="004754A3" w:rsidRDefault="004754A3" w:rsidP="002279EC">
            <w:pPr>
              <w:pStyle w:val="Compact"/>
            </w:pPr>
            <w:r>
              <w:t>lipid_79</w:t>
            </w:r>
          </w:p>
        </w:tc>
        <w:tc>
          <w:tcPr>
            <w:tcW w:w="0" w:type="auto"/>
          </w:tcPr>
          <w:p w14:paraId="289F5168" w14:textId="77777777" w:rsidR="004754A3" w:rsidRDefault="004754A3" w:rsidP="002279EC">
            <w:pPr>
              <w:pStyle w:val="Compact"/>
              <w:jc w:val="right"/>
            </w:pPr>
            <w:r>
              <w:t>0.0028337</w:t>
            </w:r>
          </w:p>
        </w:tc>
      </w:tr>
      <w:tr w:rsidR="004754A3" w14:paraId="01FB4207" w14:textId="77777777" w:rsidTr="00F913C6">
        <w:tc>
          <w:tcPr>
            <w:tcW w:w="0" w:type="auto"/>
          </w:tcPr>
          <w:p w14:paraId="1BEB5E92" w14:textId="77777777" w:rsidR="004754A3" w:rsidRDefault="004754A3" w:rsidP="002279EC">
            <w:pPr>
              <w:pStyle w:val="Compact"/>
            </w:pPr>
            <w:r>
              <w:t>cg12757310</w:t>
            </w:r>
          </w:p>
        </w:tc>
        <w:tc>
          <w:tcPr>
            <w:tcW w:w="0" w:type="auto"/>
          </w:tcPr>
          <w:p w14:paraId="2F97CCE0" w14:textId="77777777" w:rsidR="004754A3" w:rsidRDefault="004754A3" w:rsidP="002279EC">
            <w:pPr>
              <w:pStyle w:val="Compact"/>
            </w:pPr>
            <w:r>
              <w:t>hilic_12</w:t>
            </w:r>
          </w:p>
        </w:tc>
        <w:tc>
          <w:tcPr>
            <w:tcW w:w="0" w:type="auto"/>
          </w:tcPr>
          <w:p w14:paraId="6D9B82F1" w14:textId="77777777" w:rsidR="004754A3" w:rsidRDefault="004754A3" w:rsidP="002279EC">
            <w:pPr>
              <w:pStyle w:val="Compact"/>
              <w:jc w:val="right"/>
            </w:pPr>
            <w:r>
              <w:t>0.0049853</w:t>
            </w:r>
          </w:p>
        </w:tc>
      </w:tr>
      <w:tr w:rsidR="004754A3" w14:paraId="540069C1" w14:textId="77777777" w:rsidTr="00F913C6">
        <w:tc>
          <w:tcPr>
            <w:tcW w:w="0" w:type="auto"/>
          </w:tcPr>
          <w:p w14:paraId="1F20BE5E" w14:textId="77777777" w:rsidR="004754A3" w:rsidRDefault="004754A3" w:rsidP="002279EC">
            <w:pPr>
              <w:pStyle w:val="Compact"/>
            </w:pPr>
            <w:r>
              <w:t>cg21041956</w:t>
            </w:r>
          </w:p>
        </w:tc>
        <w:tc>
          <w:tcPr>
            <w:tcW w:w="0" w:type="auto"/>
          </w:tcPr>
          <w:p w14:paraId="4633DBFD" w14:textId="77777777" w:rsidR="004754A3" w:rsidRDefault="004754A3" w:rsidP="002279EC">
            <w:pPr>
              <w:pStyle w:val="Compact"/>
            </w:pPr>
            <w:r>
              <w:t>hilic_12</w:t>
            </w:r>
          </w:p>
        </w:tc>
        <w:tc>
          <w:tcPr>
            <w:tcW w:w="0" w:type="auto"/>
          </w:tcPr>
          <w:p w14:paraId="4E8B6076" w14:textId="77777777" w:rsidR="004754A3" w:rsidRDefault="004754A3" w:rsidP="002279EC">
            <w:pPr>
              <w:pStyle w:val="Compact"/>
              <w:jc w:val="right"/>
            </w:pPr>
            <w:r>
              <w:t>0.0090782</w:t>
            </w:r>
          </w:p>
        </w:tc>
      </w:tr>
      <w:tr w:rsidR="004754A3" w14:paraId="24B664A3" w14:textId="77777777" w:rsidTr="00F913C6">
        <w:tc>
          <w:tcPr>
            <w:tcW w:w="0" w:type="auto"/>
          </w:tcPr>
          <w:p w14:paraId="2EE5F79E" w14:textId="77777777" w:rsidR="004754A3" w:rsidRDefault="004754A3" w:rsidP="002279EC">
            <w:pPr>
              <w:pStyle w:val="Compact"/>
            </w:pPr>
            <w:r>
              <w:t>cg05045817</w:t>
            </w:r>
          </w:p>
        </w:tc>
        <w:tc>
          <w:tcPr>
            <w:tcW w:w="0" w:type="auto"/>
          </w:tcPr>
          <w:p w14:paraId="47592E75" w14:textId="77777777" w:rsidR="004754A3" w:rsidRDefault="004754A3" w:rsidP="002279EC">
            <w:pPr>
              <w:pStyle w:val="Compact"/>
            </w:pPr>
            <w:r>
              <w:t>lipid_647</w:t>
            </w:r>
          </w:p>
        </w:tc>
        <w:tc>
          <w:tcPr>
            <w:tcW w:w="0" w:type="auto"/>
          </w:tcPr>
          <w:p w14:paraId="435811F9" w14:textId="77777777" w:rsidR="004754A3" w:rsidRDefault="004754A3" w:rsidP="002279EC">
            <w:pPr>
              <w:pStyle w:val="Compact"/>
              <w:jc w:val="right"/>
            </w:pPr>
            <w:r>
              <w:t>0.0113507</w:t>
            </w:r>
          </w:p>
        </w:tc>
      </w:tr>
      <w:tr w:rsidR="004754A3" w14:paraId="41A6E76D" w14:textId="77777777" w:rsidTr="00F913C6">
        <w:tc>
          <w:tcPr>
            <w:tcW w:w="0" w:type="auto"/>
          </w:tcPr>
          <w:p w14:paraId="043F7944" w14:textId="77777777" w:rsidR="004754A3" w:rsidRDefault="004754A3" w:rsidP="002279EC">
            <w:pPr>
              <w:pStyle w:val="Compact"/>
            </w:pPr>
            <w:r>
              <w:t>cg18807011</w:t>
            </w:r>
          </w:p>
        </w:tc>
        <w:tc>
          <w:tcPr>
            <w:tcW w:w="0" w:type="auto"/>
          </w:tcPr>
          <w:p w14:paraId="121BD416" w14:textId="77777777" w:rsidR="004754A3" w:rsidRDefault="004754A3" w:rsidP="002279EC">
            <w:pPr>
              <w:pStyle w:val="Compact"/>
            </w:pPr>
            <w:r>
              <w:t>lipid_117</w:t>
            </w:r>
          </w:p>
        </w:tc>
        <w:tc>
          <w:tcPr>
            <w:tcW w:w="0" w:type="auto"/>
          </w:tcPr>
          <w:p w14:paraId="50A4142D" w14:textId="77777777" w:rsidR="004754A3" w:rsidRDefault="004754A3" w:rsidP="002279EC">
            <w:pPr>
              <w:pStyle w:val="Compact"/>
              <w:jc w:val="right"/>
            </w:pPr>
            <w:r>
              <w:t>0.0120120</w:t>
            </w:r>
          </w:p>
        </w:tc>
      </w:tr>
      <w:tr w:rsidR="004754A3" w14:paraId="5C63933C" w14:textId="77777777" w:rsidTr="00F913C6">
        <w:tc>
          <w:tcPr>
            <w:tcW w:w="0" w:type="auto"/>
          </w:tcPr>
          <w:p w14:paraId="3B091BB6" w14:textId="77777777" w:rsidR="004754A3" w:rsidRDefault="004754A3" w:rsidP="002279EC">
            <w:pPr>
              <w:pStyle w:val="Compact"/>
            </w:pPr>
            <w:r>
              <w:t>cg21524155</w:t>
            </w:r>
          </w:p>
        </w:tc>
        <w:tc>
          <w:tcPr>
            <w:tcW w:w="0" w:type="auto"/>
          </w:tcPr>
          <w:p w14:paraId="6778EA29" w14:textId="77777777" w:rsidR="004754A3" w:rsidRDefault="004754A3" w:rsidP="002279EC">
            <w:pPr>
              <w:pStyle w:val="Compact"/>
            </w:pPr>
            <w:r>
              <w:t>lipid_117</w:t>
            </w:r>
          </w:p>
        </w:tc>
        <w:tc>
          <w:tcPr>
            <w:tcW w:w="0" w:type="auto"/>
          </w:tcPr>
          <w:p w14:paraId="24BC06F4" w14:textId="77777777" w:rsidR="004754A3" w:rsidRDefault="004754A3" w:rsidP="002279EC">
            <w:pPr>
              <w:pStyle w:val="Compact"/>
              <w:jc w:val="right"/>
            </w:pPr>
            <w:r>
              <w:t>0.0134683</w:t>
            </w:r>
          </w:p>
        </w:tc>
      </w:tr>
      <w:tr w:rsidR="004754A3" w14:paraId="24E5443C" w14:textId="77777777" w:rsidTr="00F913C6">
        <w:tc>
          <w:tcPr>
            <w:tcW w:w="0" w:type="auto"/>
          </w:tcPr>
          <w:p w14:paraId="73144168" w14:textId="77777777" w:rsidR="004754A3" w:rsidRDefault="004754A3" w:rsidP="002279EC">
            <w:pPr>
              <w:pStyle w:val="Compact"/>
            </w:pPr>
            <w:r>
              <w:t>cg25104186</w:t>
            </w:r>
          </w:p>
        </w:tc>
        <w:tc>
          <w:tcPr>
            <w:tcW w:w="0" w:type="auto"/>
          </w:tcPr>
          <w:p w14:paraId="6B1E2019" w14:textId="77777777" w:rsidR="004754A3" w:rsidRDefault="004754A3" w:rsidP="002279EC">
            <w:pPr>
              <w:pStyle w:val="Compact"/>
            </w:pPr>
            <w:r>
              <w:t>bc_oxylipin45</w:t>
            </w:r>
          </w:p>
        </w:tc>
        <w:tc>
          <w:tcPr>
            <w:tcW w:w="0" w:type="auto"/>
          </w:tcPr>
          <w:p w14:paraId="7DC25FE1" w14:textId="77777777" w:rsidR="004754A3" w:rsidRDefault="004754A3" w:rsidP="002279EC">
            <w:pPr>
              <w:pStyle w:val="Compact"/>
              <w:jc w:val="right"/>
            </w:pPr>
            <w:r>
              <w:t>0.0143077</w:t>
            </w:r>
          </w:p>
        </w:tc>
      </w:tr>
      <w:tr w:rsidR="004754A3" w14:paraId="22050669" w14:textId="77777777" w:rsidTr="00F913C6">
        <w:tc>
          <w:tcPr>
            <w:tcW w:w="0" w:type="auto"/>
          </w:tcPr>
          <w:p w14:paraId="0A777144" w14:textId="77777777" w:rsidR="004754A3" w:rsidRDefault="004754A3" w:rsidP="002279EC">
            <w:pPr>
              <w:pStyle w:val="Compact"/>
            </w:pPr>
            <w:r>
              <w:t>cg11226183</w:t>
            </w:r>
          </w:p>
        </w:tc>
        <w:tc>
          <w:tcPr>
            <w:tcW w:w="0" w:type="auto"/>
          </w:tcPr>
          <w:p w14:paraId="2340EB69" w14:textId="77777777" w:rsidR="004754A3" w:rsidRDefault="004754A3" w:rsidP="002279EC">
            <w:pPr>
              <w:pStyle w:val="Compact"/>
            </w:pPr>
            <w:r>
              <w:t>lipid_647</w:t>
            </w:r>
          </w:p>
        </w:tc>
        <w:tc>
          <w:tcPr>
            <w:tcW w:w="0" w:type="auto"/>
          </w:tcPr>
          <w:p w14:paraId="0C93ED58" w14:textId="77777777" w:rsidR="004754A3" w:rsidRDefault="004754A3" w:rsidP="002279EC">
            <w:pPr>
              <w:pStyle w:val="Compact"/>
              <w:jc w:val="right"/>
            </w:pPr>
            <w:r>
              <w:t>0.0154822</w:t>
            </w:r>
          </w:p>
        </w:tc>
      </w:tr>
      <w:tr w:rsidR="004754A3" w14:paraId="50C829D8" w14:textId="77777777" w:rsidTr="00F913C6">
        <w:tc>
          <w:tcPr>
            <w:tcW w:w="0" w:type="auto"/>
          </w:tcPr>
          <w:p w14:paraId="35D3C1E3" w14:textId="77777777" w:rsidR="004754A3" w:rsidRDefault="004754A3" w:rsidP="002279EC">
            <w:pPr>
              <w:pStyle w:val="Compact"/>
            </w:pPr>
            <w:r>
              <w:t>cg26074100</w:t>
            </w:r>
          </w:p>
        </w:tc>
        <w:tc>
          <w:tcPr>
            <w:tcW w:w="0" w:type="auto"/>
          </w:tcPr>
          <w:p w14:paraId="17C1EFD8" w14:textId="77777777" w:rsidR="004754A3" w:rsidRDefault="004754A3" w:rsidP="002279EC">
            <w:pPr>
              <w:pStyle w:val="Compact"/>
            </w:pPr>
            <w:r>
              <w:t>lipid_117</w:t>
            </w:r>
          </w:p>
        </w:tc>
        <w:tc>
          <w:tcPr>
            <w:tcW w:w="0" w:type="auto"/>
          </w:tcPr>
          <w:p w14:paraId="061AE4CC" w14:textId="77777777" w:rsidR="004754A3" w:rsidRDefault="004754A3" w:rsidP="002279EC">
            <w:pPr>
              <w:pStyle w:val="Compact"/>
              <w:jc w:val="right"/>
            </w:pPr>
            <w:r>
              <w:t>0.0165700</w:t>
            </w:r>
          </w:p>
        </w:tc>
      </w:tr>
    </w:tbl>
    <w:p w14:paraId="2A263663" w14:textId="77777777" w:rsidR="00D645D7" w:rsidRPr="00D645D7" w:rsidRDefault="00D645D7" w:rsidP="00D645D7"/>
    <w:p w14:paraId="69E6592A" w14:textId="2C1C5FC6" w:rsidR="008B4778" w:rsidRDefault="00DB2E06" w:rsidP="00DB2E06">
      <w:pPr>
        <w:pStyle w:val="Heading3"/>
        <w:rPr>
          <w:rFonts w:ascii="Calibri" w:hAnsi="Calibri" w:cs="Calibri"/>
        </w:rPr>
      </w:pPr>
      <w:bookmarkStart w:id="28" w:name="_Toc47869941"/>
      <w:r w:rsidRPr="00965311">
        <w:rPr>
          <w:rFonts w:ascii="Calibri" w:hAnsi="Calibri" w:cs="Calibri"/>
        </w:rPr>
        <w:t xml:space="preserve">Table 2: </w:t>
      </w:r>
      <w:r w:rsidR="00F510C5">
        <w:rPr>
          <w:rFonts w:ascii="Calibri" w:hAnsi="Calibri" w:cs="Calibri"/>
        </w:rPr>
        <w:t xml:space="preserve">Frequency of </w:t>
      </w:r>
      <w:r w:rsidR="00B731BF">
        <w:rPr>
          <w:rFonts w:ascii="Calibri" w:hAnsi="Calibri" w:cs="Calibri"/>
        </w:rPr>
        <w:t>Network Structure Selection</w:t>
      </w:r>
      <w:bookmarkEnd w:id="28"/>
    </w:p>
    <w:p w14:paraId="7F22BD36" w14:textId="77777777" w:rsidR="005A14AF" w:rsidRPr="00F913C6" w:rsidRDefault="005A14AF" w:rsidP="00965311"/>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1984"/>
        <w:gridCol w:w="1238"/>
      </w:tblGrid>
      <w:tr w:rsidR="00272D2D" w14:paraId="774DE266" w14:textId="77777777" w:rsidTr="00F913C6">
        <w:tc>
          <w:tcPr>
            <w:tcW w:w="0" w:type="auto"/>
            <w:vAlign w:val="bottom"/>
          </w:tcPr>
          <w:p w14:paraId="47846EB8" w14:textId="4B25BD1B" w:rsidR="00272D2D" w:rsidRPr="00965311" w:rsidRDefault="00332F89" w:rsidP="002279EC">
            <w:pPr>
              <w:pStyle w:val="Compact"/>
              <w:rPr>
                <w:rFonts w:cstheme="minorHAnsi"/>
              </w:rPr>
            </w:pPr>
            <w:r>
              <w:rPr>
                <w:rFonts w:cstheme="minorHAnsi"/>
              </w:rPr>
              <w:t>Structure Number</w:t>
            </w:r>
          </w:p>
        </w:tc>
        <w:tc>
          <w:tcPr>
            <w:tcW w:w="0" w:type="auto"/>
            <w:vAlign w:val="bottom"/>
          </w:tcPr>
          <w:p w14:paraId="3E986455" w14:textId="63E899FB" w:rsidR="00272D2D" w:rsidRPr="00965311" w:rsidRDefault="00272D2D" w:rsidP="002279EC">
            <w:pPr>
              <w:pStyle w:val="Compact"/>
              <w:jc w:val="right"/>
              <w:rPr>
                <w:rFonts w:cstheme="minorHAnsi"/>
              </w:rPr>
            </w:pPr>
            <w:r w:rsidRPr="00560E33">
              <w:rPr>
                <w:rFonts w:cstheme="minorHAnsi"/>
              </w:rPr>
              <w:t>Freq</w:t>
            </w:r>
            <w:r w:rsidR="00DD0315">
              <w:rPr>
                <w:rFonts w:cstheme="minorHAnsi"/>
              </w:rPr>
              <w:t>uency</w:t>
            </w:r>
          </w:p>
        </w:tc>
      </w:tr>
      <w:tr w:rsidR="00272D2D" w14:paraId="31A6AA90" w14:textId="77777777" w:rsidTr="00F913C6">
        <w:tc>
          <w:tcPr>
            <w:tcW w:w="0" w:type="auto"/>
          </w:tcPr>
          <w:p w14:paraId="01F354E0" w14:textId="77777777" w:rsidR="00272D2D" w:rsidRPr="00560E33" w:rsidRDefault="00272D2D" w:rsidP="002279EC">
            <w:pPr>
              <w:pStyle w:val="Compact"/>
              <w:rPr>
                <w:rFonts w:cstheme="minorHAnsi"/>
              </w:rPr>
            </w:pPr>
            <w:r w:rsidRPr="00965311">
              <w:rPr>
                <w:rFonts w:cstheme="minorHAnsi"/>
              </w:rPr>
              <w:t>6</w:t>
            </w:r>
          </w:p>
        </w:tc>
        <w:tc>
          <w:tcPr>
            <w:tcW w:w="0" w:type="auto"/>
          </w:tcPr>
          <w:p w14:paraId="6F0BC58D" w14:textId="77777777" w:rsidR="00272D2D" w:rsidRPr="0003127C" w:rsidRDefault="00272D2D" w:rsidP="002279EC">
            <w:pPr>
              <w:pStyle w:val="Compact"/>
              <w:jc w:val="right"/>
              <w:rPr>
                <w:rFonts w:cstheme="minorHAnsi"/>
              </w:rPr>
            </w:pPr>
            <w:r w:rsidRPr="0003127C">
              <w:rPr>
                <w:rFonts w:cstheme="minorHAnsi"/>
              </w:rPr>
              <w:t>1</w:t>
            </w:r>
          </w:p>
        </w:tc>
      </w:tr>
      <w:tr w:rsidR="00272D2D" w14:paraId="081560C4" w14:textId="77777777" w:rsidTr="00F913C6">
        <w:tc>
          <w:tcPr>
            <w:tcW w:w="0" w:type="auto"/>
          </w:tcPr>
          <w:p w14:paraId="61EA15ED" w14:textId="77777777" w:rsidR="00272D2D" w:rsidRPr="00560E33" w:rsidRDefault="00272D2D" w:rsidP="002279EC">
            <w:pPr>
              <w:pStyle w:val="Compact"/>
              <w:rPr>
                <w:rFonts w:cstheme="minorHAnsi"/>
              </w:rPr>
            </w:pPr>
            <w:r w:rsidRPr="00965311">
              <w:rPr>
                <w:rFonts w:cstheme="minorHAnsi"/>
              </w:rPr>
              <w:t>10</w:t>
            </w:r>
          </w:p>
        </w:tc>
        <w:tc>
          <w:tcPr>
            <w:tcW w:w="0" w:type="auto"/>
          </w:tcPr>
          <w:p w14:paraId="6C58071A" w14:textId="77777777" w:rsidR="00272D2D" w:rsidRPr="0003127C" w:rsidRDefault="00272D2D" w:rsidP="002279EC">
            <w:pPr>
              <w:pStyle w:val="Compact"/>
              <w:jc w:val="right"/>
              <w:rPr>
                <w:rFonts w:cstheme="minorHAnsi"/>
              </w:rPr>
            </w:pPr>
            <w:r w:rsidRPr="0003127C">
              <w:rPr>
                <w:rFonts w:cstheme="minorHAnsi"/>
              </w:rPr>
              <w:t>27</w:t>
            </w:r>
          </w:p>
        </w:tc>
      </w:tr>
      <w:tr w:rsidR="00272D2D" w14:paraId="12801DC0" w14:textId="77777777" w:rsidTr="00F913C6">
        <w:tc>
          <w:tcPr>
            <w:tcW w:w="0" w:type="auto"/>
          </w:tcPr>
          <w:p w14:paraId="372DFD78" w14:textId="77777777" w:rsidR="00272D2D" w:rsidRPr="00560E33" w:rsidRDefault="00272D2D" w:rsidP="002279EC">
            <w:pPr>
              <w:pStyle w:val="Compact"/>
              <w:rPr>
                <w:rFonts w:cstheme="minorHAnsi"/>
              </w:rPr>
            </w:pPr>
            <w:r w:rsidRPr="00965311">
              <w:rPr>
                <w:rFonts w:cstheme="minorHAnsi"/>
              </w:rPr>
              <w:t>14</w:t>
            </w:r>
          </w:p>
        </w:tc>
        <w:tc>
          <w:tcPr>
            <w:tcW w:w="0" w:type="auto"/>
          </w:tcPr>
          <w:p w14:paraId="7A61BC42" w14:textId="77777777" w:rsidR="00272D2D" w:rsidRPr="0003127C" w:rsidRDefault="00272D2D" w:rsidP="002279EC">
            <w:pPr>
              <w:pStyle w:val="Compact"/>
              <w:jc w:val="right"/>
              <w:rPr>
                <w:rFonts w:cstheme="minorHAnsi"/>
              </w:rPr>
            </w:pPr>
            <w:r w:rsidRPr="0003127C">
              <w:rPr>
                <w:rFonts w:cstheme="minorHAnsi"/>
              </w:rPr>
              <w:t>19</w:t>
            </w:r>
          </w:p>
        </w:tc>
      </w:tr>
      <w:tr w:rsidR="00272D2D" w14:paraId="792D7481" w14:textId="77777777" w:rsidTr="00F913C6">
        <w:tc>
          <w:tcPr>
            <w:tcW w:w="0" w:type="auto"/>
          </w:tcPr>
          <w:p w14:paraId="58020645" w14:textId="77777777" w:rsidR="00272D2D" w:rsidRPr="00560E33" w:rsidRDefault="00272D2D" w:rsidP="002279EC">
            <w:pPr>
              <w:pStyle w:val="Compact"/>
              <w:rPr>
                <w:rFonts w:cstheme="minorHAnsi"/>
              </w:rPr>
            </w:pPr>
            <w:r w:rsidRPr="00965311">
              <w:rPr>
                <w:rFonts w:cstheme="minorHAnsi"/>
              </w:rPr>
              <w:t>19</w:t>
            </w:r>
          </w:p>
        </w:tc>
        <w:tc>
          <w:tcPr>
            <w:tcW w:w="0" w:type="auto"/>
          </w:tcPr>
          <w:p w14:paraId="60B775C2" w14:textId="77777777" w:rsidR="00272D2D" w:rsidRPr="0003127C" w:rsidRDefault="00272D2D" w:rsidP="002279EC">
            <w:pPr>
              <w:pStyle w:val="Compact"/>
              <w:jc w:val="right"/>
              <w:rPr>
                <w:rFonts w:cstheme="minorHAnsi"/>
              </w:rPr>
            </w:pPr>
            <w:r w:rsidRPr="0003127C">
              <w:rPr>
                <w:rFonts w:cstheme="minorHAnsi"/>
              </w:rPr>
              <w:t>2</w:t>
            </w:r>
          </w:p>
        </w:tc>
      </w:tr>
      <w:tr w:rsidR="00272D2D" w14:paraId="53DE7963" w14:textId="77777777" w:rsidTr="00F913C6">
        <w:tc>
          <w:tcPr>
            <w:tcW w:w="0" w:type="auto"/>
          </w:tcPr>
          <w:p w14:paraId="5FDB81AE" w14:textId="77777777" w:rsidR="00272D2D" w:rsidRPr="00560E33" w:rsidRDefault="00272D2D" w:rsidP="002279EC">
            <w:pPr>
              <w:pStyle w:val="Compact"/>
              <w:rPr>
                <w:rFonts w:cstheme="minorHAnsi"/>
              </w:rPr>
            </w:pPr>
            <w:r w:rsidRPr="00965311">
              <w:rPr>
                <w:rFonts w:cstheme="minorHAnsi"/>
              </w:rPr>
              <w:t>23</w:t>
            </w:r>
          </w:p>
        </w:tc>
        <w:tc>
          <w:tcPr>
            <w:tcW w:w="0" w:type="auto"/>
          </w:tcPr>
          <w:p w14:paraId="030AE421" w14:textId="77777777" w:rsidR="00272D2D" w:rsidRPr="00586C8F" w:rsidRDefault="00272D2D" w:rsidP="002279EC">
            <w:pPr>
              <w:pStyle w:val="Compact"/>
              <w:jc w:val="right"/>
              <w:rPr>
                <w:rFonts w:cstheme="minorHAnsi"/>
              </w:rPr>
            </w:pPr>
            <w:r w:rsidRPr="008438D9">
              <w:rPr>
                <w:rFonts w:cstheme="minorHAnsi"/>
              </w:rPr>
              <w:t>60</w:t>
            </w:r>
          </w:p>
        </w:tc>
      </w:tr>
      <w:tr w:rsidR="00272D2D" w14:paraId="79A5BB04" w14:textId="77777777" w:rsidTr="00F913C6">
        <w:tc>
          <w:tcPr>
            <w:tcW w:w="0" w:type="auto"/>
          </w:tcPr>
          <w:p w14:paraId="18E3BC09" w14:textId="77777777" w:rsidR="00272D2D" w:rsidRPr="00560E33" w:rsidRDefault="00272D2D" w:rsidP="002279EC">
            <w:pPr>
              <w:pStyle w:val="Compact"/>
              <w:rPr>
                <w:rFonts w:cstheme="minorHAnsi"/>
              </w:rPr>
            </w:pPr>
            <w:r w:rsidRPr="00965311">
              <w:rPr>
                <w:rFonts w:cstheme="minorHAnsi"/>
              </w:rPr>
              <w:t>24</w:t>
            </w:r>
          </w:p>
        </w:tc>
        <w:tc>
          <w:tcPr>
            <w:tcW w:w="0" w:type="auto"/>
          </w:tcPr>
          <w:p w14:paraId="73B1736B" w14:textId="77777777" w:rsidR="00272D2D" w:rsidRPr="00586C8F" w:rsidRDefault="00272D2D" w:rsidP="002279EC">
            <w:pPr>
              <w:pStyle w:val="Compact"/>
              <w:jc w:val="right"/>
              <w:rPr>
                <w:rFonts w:cstheme="minorHAnsi"/>
              </w:rPr>
            </w:pPr>
            <w:r w:rsidRPr="008438D9">
              <w:rPr>
                <w:rFonts w:cstheme="minorHAnsi"/>
              </w:rPr>
              <w:t>30</w:t>
            </w:r>
          </w:p>
        </w:tc>
      </w:tr>
    </w:tbl>
    <w:p w14:paraId="67D3B2E4" w14:textId="77777777" w:rsidR="00B021AB" w:rsidRDefault="00B021AB" w:rsidP="00C354D6">
      <w:pPr>
        <w:pStyle w:val="Heading3"/>
        <w:rPr>
          <w:rFonts w:ascii="Calibri" w:hAnsi="Calibri" w:cs="Calibri"/>
          <w:color w:val="2F5496" w:themeColor="accent1" w:themeShade="BF"/>
        </w:rPr>
      </w:pPr>
    </w:p>
    <w:p w14:paraId="4F532D12" w14:textId="7C38B2BA" w:rsidR="009E7AA8" w:rsidRDefault="00C354D6" w:rsidP="00C354D6">
      <w:pPr>
        <w:pStyle w:val="Heading3"/>
        <w:rPr>
          <w:rFonts w:ascii="Calibri" w:hAnsi="Calibri" w:cs="Calibri"/>
          <w:color w:val="2F5496" w:themeColor="accent1" w:themeShade="BF"/>
        </w:rPr>
      </w:pPr>
      <w:bookmarkStart w:id="29" w:name="_Toc47869942"/>
      <w:r w:rsidRPr="00F913C6">
        <w:rPr>
          <w:rFonts w:ascii="Calibri" w:hAnsi="Calibri" w:cs="Calibri"/>
          <w:color w:val="2F5496" w:themeColor="accent1" w:themeShade="BF"/>
        </w:rPr>
        <w:t xml:space="preserve">Figure 8: </w:t>
      </w:r>
      <w:r w:rsidR="00432C3A">
        <w:rPr>
          <w:rFonts w:ascii="Calibri" w:hAnsi="Calibri" w:cs="Calibri"/>
          <w:color w:val="2F5496" w:themeColor="accent1" w:themeShade="BF"/>
        </w:rPr>
        <w:t xml:space="preserve">Distribution of DIC for Each </w:t>
      </w:r>
      <w:r w:rsidR="00903567">
        <w:rPr>
          <w:rFonts w:ascii="Calibri" w:hAnsi="Calibri" w:cs="Calibri"/>
          <w:color w:val="2F5496" w:themeColor="accent1" w:themeShade="BF"/>
        </w:rPr>
        <w:t>Network Structure</w:t>
      </w:r>
      <w:bookmarkEnd w:id="29"/>
    </w:p>
    <w:p w14:paraId="0D39D978" w14:textId="7F588C88" w:rsidR="00104209" w:rsidRDefault="00104209" w:rsidP="00104209"/>
    <w:p w14:paraId="0314499A" w14:textId="49895481" w:rsidR="00104209" w:rsidRPr="00F913C6" w:rsidRDefault="000253BA" w:rsidP="00965311">
      <w:r>
        <w:rPr>
          <w:noProof/>
        </w:rPr>
        <w:lastRenderedPageBreak/>
        <w:drawing>
          <wp:inline distT="0" distB="0" distL="0" distR="0" wp14:anchorId="14DF32FA" wp14:editId="51B351E6">
            <wp:extent cx="5334000" cy="4267200"/>
            <wp:effectExtent l="0" t="0" r="0" b="0"/>
            <wp:docPr id="8" name="Picture" descr="A close up of a mans fac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close up of a mans face&#10;&#10;Description automatically generated"/>
                    <pic:cNvPicPr>
                      <a:picLocks noChangeAspect="1" noChangeArrowheads="1"/>
                    </pic:cNvPicPr>
                  </pic:nvPicPr>
                  <pic:blipFill>
                    <a:blip r:embed="rId20"/>
                    <a:stretch>
                      <a:fillRect/>
                    </a:stretch>
                  </pic:blipFill>
                  <pic:spPr bwMode="auto">
                    <a:xfrm>
                      <a:off x="0" y="0"/>
                      <a:ext cx="5334000" cy="4267200"/>
                    </a:xfrm>
                    <a:prstGeom prst="rect">
                      <a:avLst/>
                    </a:prstGeom>
                    <a:noFill/>
                    <a:ln w="9525">
                      <a:noFill/>
                      <a:headEnd/>
                      <a:tailEnd/>
                    </a:ln>
                  </pic:spPr>
                </pic:pic>
              </a:graphicData>
            </a:graphic>
          </wp:inline>
        </w:drawing>
      </w:r>
    </w:p>
    <w:p w14:paraId="338E5340" w14:textId="77777777" w:rsidR="00051EC4" w:rsidRPr="00F913C6" w:rsidRDefault="00051EC4">
      <w:pPr>
        <w:rPr>
          <w:rFonts w:ascii="Calibri" w:eastAsiaTheme="majorEastAsia" w:hAnsi="Calibri" w:cs="Calibri"/>
          <w:color w:val="2F5496" w:themeColor="accent1" w:themeShade="BF"/>
        </w:rPr>
      </w:pPr>
    </w:p>
    <w:p w14:paraId="1C287E78" w14:textId="77777777" w:rsidR="001D3363" w:rsidRDefault="001D3363">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4242966E" w:rsidR="00105512" w:rsidRPr="00255520" w:rsidRDefault="007712BB" w:rsidP="007712BB">
      <w:pPr>
        <w:pStyle w:val="Heading1"/>
        <w:rPr>
          <w:rFonts w:ascii="Calibri" w:hAnsi="Calibri" w:cs="Calibri"/>
        </w:rPr>
      </w:pPr>
      <w:bookmarkStart w:id="30" w:name="_Toc47869943"/>
      <w:r w:rsidRPr="00255520">
        <w:rPr>
          <w:rFonts w:ascii="Calibri" w:hAnsi="Calibri" w:cs="Calibri"/>
        </w:rPr>
        <w:lastRenderedPageBreak/>
        <w:t>References</w:t>
      </w:r>
      <w:bookmarkEnd w:id="30"/>
    </w:p>
    <w:p w14:paraId="03AE4DCA" w14:textId="50EAEC17" w:rsidR="00857BED" w:rsidRPr="00255520" w:rsidRDefault="00857BED" w:rsidP="00857BED">
      <w:pPr>
        <w:rPr>
          <w:rFonts w:ascii="Calibri" w:hAnsi="Calibri" w:cs="Calibri"/>
        </w:rPr>
      </w:pPr>
    </w:p>
    <w:p w14:paraId="424C36A2" w14:textId="77777777" w:rsidR="00081C43" w:rsidRPr="00081C43" w:rsidRDefault="00A65E28" w:rsidP="00081C43">
      <w:pPr>
        <w:pStyle w:val="Bibliography"/>
        <w:rPr>
          <w:rFonts w:ascii="Calibri" w:hAnsi="Calibri" w:cs="Calibri"/>
        </w:rPr>
      </w:pPr>
      <w:r>
        <w:rPr>
          <w:rFonts w:ascii="Calibri" w:hAnsi="Calibri" w:cs="Calibri"/>
        </w:rPr>
        <w:t xml:space="preserve"> </w:t>
      </w:r>
      <w:r w:rsidR="00FA1222">
        <w:rPr>
          <w:rFonts w:ascii="Calibri" w:hAnsi="Calibri" w:cs="Calibri"/>
        </w:rPr>
        <w:fldChar w:fldCharType="begin"/>
      </w:r>
      <w:r w:rsidR="0032291B">
        <w:rPr>
          <w:rFonts w:ascii="Calibri" w:hAnsi="Calibri" w:cs="Calibri"/>
        </w:rPr>
        <w:instrText xml:space="preserve"> ADDIN ZOTERO_BIBL {"uncited":[],"omitted":[],"custom":[]} CSL_BIBLIOGRAPHY </w:instrText>
      </w:r>
      <w:r w:rsidR="00FA1222">
        <w:rPr>
          <w:rFonts w:ascii="Calibri" w:hAnsi="Calibri" w:cs="Calibri"/>
        </w:rPr>
        <w:fldChar w:fldCharType="separate"/>
      </w:r>
      <w:r w:rsidR="00081C43" w:rsidRPr="00081C43">
        <w:rPr>
          <w:rFonts w:ascii="Calibri" w:hAnsi="Calibri" w:cs="Calibri"/>
        </w:rPr>
        <w:t xml:space="preserve">1. </w:t>
      </w:r>
      <w:r w:rsidR="00081C43" w:rsidRPr="00081C43">
        <w:rPr>
          <w:rFonts w:ascii="Calibri" w:hAnsi="Calibri" w:cs="Calibri"/>
        </w:rPr>
        <w:tab/>
      </w:r>
      <w:proofErr w:type="spellStart"/>
      <w:r w:rsidR="00081C43" w:rsidRPr="00081C43">
        <w:rPr>
          <w:rFonts w:ascii="Calibri" w:hAnsi="Calibri" w:cs="Calibri"/>
        </w:rPr>
        <w:t>Portela</w:t>
      </w:r>
      <w:proofErr w:type="spellEnd"/>
      <w:r w:rsidR="00081C43" w:rsidRPr="00081C43">
        <w:rPr>
          <w:rFonts w:ascii="Calibri" w:hAnsi="Calibri" w:cs="Calibri"/>
        </w:rPr>
        <w:t xml:space="preserve"> A, </w:t>
      </w:r>
      <w:proofErr w:type="spellStart"/>
      <w:r w:rsidR="00081C43" w:rsidRPr="00081C43">
        <w:rPr>
          <w:rFonts w:ascii="Calibri" w:hAnsi="Calibri" w:cs="Calibri"/>
        </w:rPr>
        <w:t>Esteller</w:t>
      </w:r>
      <w:proofErr w:type="spellEnd"/>
      <w:r w:rsidR="00081C43" w:rsidRPr="00081C43">
        <w:rPr>
          <w:rFonts w:ascii="Calibri" w:hAnsi="Calibri" w:cs="Calibri"/>
        </w:rPr>
        <w:t xml:space="preserve"> M. Epigenetic modifications and human disease. </w:t>
      </w:r>
      <w:r w:rsidR="00081C43" w:rsidRPr="00081C43">
        <w:rPr>
          <w:rFonts w:ascii="Calibri" w:hAnsi="Calibri" w:cs="Calibri"/>
          <w:i/>
          <w:iCs/>
        </w:rPr>
        <w:t xml:space="preserve">Nat </w:t>
      </w:r>
      <w:proofErr w:type="spellStart"/>
      <w:r w:rsidR="00081C43" w:rsidRPr="00081C43">
        <w:rPr>
          <w:rFonts w:ascii="Calibri" w:hAnsi="Calibri" w:cs="Calibri"/>
          <w:i/>
          <w:iCs/>
        </w:rPr>
        <w:t>Biotechnol</w:t>
      </w:r>
      <w:proofErr w:type="spellEnd"/>
      <w:r w:rsidR="00081C43" w:rsidRPr="00081C43">
        <w:rPr>
          <w:rFonts w:ascii="Calibri" w:hAnsi="Calibri" w:cs="Calibri"/>
        </w:rPr>
        <w:t>. 2010;28(10):1057-1068. doi:10.1038/nbt.1685</w:t>
      </w:r>
    </w:p>
    <w:p w14:paraId="00D8B2B5" w14:textId="77777777" w:rsidR="00081C43" w:rsidRPr="00081C43" w:rsidRDefault="00081C43" w:rsidP="00081C43">
      <w:pPr>
        <w:pStyle w:val="Bibliography"/>
        <w:rPr>
          <w:rFonts w:ascii="Calibri" w:hAnsi="Calibri" w:cs="Calibri"/>
        </w:rPr>
      </w:pPr>
      <w:r w:rsidRPr="00081C43">
        <w:rPr>
          <w:rFonts w:ascii="Calibri" w:hAnsi="Calibri" w:cs="Calibri"/>
        </w:rPr>
        <w:t xml:space="preserve">2. </w:t>
      </w:r>
      <w:r w:rsidRPr="00081C43">
        <w:rPr>
          <w:rFonts w:ascii="Calibri" w:hAnsi="Calibri" w:cs="Calibri"/>
        </w:rPr>
        <w:tab/>
        <w:t xml:space="preserve">Gardiner-Garden M, </w:t>
      </w:r>
      <w:proofErr w:type="spellStart"/>
      <w:r w:rsidRPr="00081C43">
        <w:rPr>
          <w:rFonts w:ascii="Calibri" w:hAnsi="Calibri" w:cs="Calibri"/>
        </w:rPr>
        <w:t>Frommer</w:t>
      </w:r>
      <w:proofErr w:type="spellEnd"/>
      <w:r w:rsidRPr="00081C43">
        <w:rPr>
          <w:rFonts w:ascii="Calibri" w:hAnsi="Calibri" w:cs="Calibri"/>
        </w:rPr>
        <w:t xml:space="preserve"> M. CpG Islands in vertebrate genomes. </w:t>
      </w:r>
      <w:r w:rsidRPr="00081C43">
        <w:rPr>
          <w:rFonts w:ascii="Calibri" w:hAnsi="Calibri" w:cs="Calibri"/>
          <w:i/>
          <w:iCs/>
        </w:rPr>
        <w:t>J Mol Biol</w:t>
      </w:r>
      <w:r w:rsidRPr="00081C43">
        <w:rPr>
          <w:rFonts w:ascii="Calibri" w:hAnsi="Calibri" w:cs="Calibri"/>
        </w:rPr>
        <w:t>. 1987;196(2):261-282. doi:10.1016/0022-2836(87)90689-9</w:t>
      </w:r>
    </w:p>
    <w:p w14:paraId="144C72AB" w14:textId="77777777" w:rsidR="00081C43" w:rsidRPr="00081C43" w:rsidRDefault="00081C43" w:rsidP="00081C43">
      <w:pPr>
        <w:pStyle w:val="Bibliography"/>
        <w:rPr>
          <w:rFonts w:ascii="Calibri" w:hAnsi="Calibri" w:cs="Calibri"/>
        </w:rPr>
      </w:pPr>
      <w:r w:rsidRPr="00081C43">
        <w:rPr>
          <w:rFonts w:ascii="Calibri" w:hAnsi="Calibri" w:cs="Calibri"/>
        </w:rPr>
        <w:t xml:space="preserve">3. </w:t>
      </w:r>
      <w:r w:rsidRPr="00081C43">
        <w:rPr>
          <w:rFonts w:ascii="Calibri" w:hAnsi="Calibri" w:cs="Calibri"/>
        </w:rPr>
        <w:tab/>
        <w:t xml:space="preserve">Greenberg MVC, </w:t>
      </w:r>
      <w:proofErr w:type="spellStart"/>
      <w:r w:rsidRPr="00081C43">
        <w:rPr>
          <w:rFonts w:ascii="Calibri" w:hAnsi="Calibri" w:cs="Calibri"/>
        </w:rPr>
        <w:t>Bourc’his</w:t>
      </w:r>
      <w:proofErr w:type="spellEnd"/>
      <w:r w:rsidRPr="00081C43">
        <w:rPr>
          <w:rFonts w:ascii="Calibri" w:hAnsi="Calibri" w:cs="Calibri"/>
        </w:rPr>
        <w:t xml:space="preserve"> D. The diverse roles of DNA methylation in mammalian development and disease. </w:t>
      </w:r>
      <w:r w:rsidRPr="00081C43">
        <w:rPr>
          <w:rFonts w:ascii="Calibri" w:hAnsi="Calibri" w:cs="Calibri"/>
          <w:i/>
          <w:iCs/>
        </w:rPr>
        <w:t>Nat Rev Mol Cell Biol</w:t>
      </w:r>
      <w:r w:rsidRPr="00081C43">
        <w:rPr>
          <w:rFonts w:ascii="Calibri" w:hAnsi="Calibri" w:cs="Calibri"/>
        </w:rPr>
        <w:t>. 2019;20(10):590-607. doi:10.1038/s41580-019-0159-6</w:t>
      </w:r>
    </w:p>
    <w:p w14:paraId="53D7C457" w14:textId="77777777" w:rsidR="00081C43" w:rsidRPr="00081C43" w:rsidRDefault="00081C43" w:rsidP="00081C43">
      <w:pPr>
        <w:pStyle w:val="Bibliography"/>
        <w:rPr>
          <w:rFonts w:ascii="Calibri" w:hAnsi="Calibri" w:cs="Calibri"/>
        </w:rPr>
      </w:pPr>
      <w:r w:rsidRPr="00081C43">
        <w:rPr>
          <w:rFonts w:ascii="Calibri" w:hAnsi="Calibri" w:cs="Calibri"/>
        </w:rPr>
        <w:t xml:space="preserve">4. </w:t>
      </w:r>
      <w:r w:rsidRPr="00081C43">
        <w:rPr>
          <w:rFonts w:ascii="Calibri" w:hAnsi="Calibri" w:cs="Calibri"/>
        </w:rPr>
        <w:tab/>
        <w:t xml:space="preserve">Johnson CH, Ivanisevic J, </w:t>
      </w:r>
      <w:proofErr w:type="spellStart"/>
      <w:r w:rsidRPr="00081C43">
        <w:rPr>
          <w:rFonts w:ascii="Calibri" w:hAnsi="Calibri" w:cs="Calibri"/>
        </w:rPr>
        <w:t>Siuzdak</w:t>
      </w:r>
      <w:proofErr w:type="spellEnd"/>
      <w:r w:rsidRPr="00081C43">
        <w:rPr>
          <w:rFonts w:ascii="Calibri" w:hAnsi="Calibri" w:cs="Calibri"/>
        </w:rPr>
        <w:t xml:space="preserve"> G. Metabolomics: Beyond biomarkers and towards mechanisms. </w:t>
      </w:r>
      <w:r w:rsidRPr="00081C43">
        <w:rPr>
          <w:rFonts w:ascii="Calibri" w:hAnsi="Calibri" w:cs="Calibri"/>
          <w:i/>
          <w:iCs/>
        </w:rPr>
        <w:t>Nat Rev Mol Cell Biol</w:t>
      </w:r>
      <w:r w:rsidRPr="00081C43">
        <w:rPr>
          <w:rFonts w:ascii="Calibri" w:hAnsi="Calibri" w:cs="Calibri"/>
        </w:rPr>
        <w:t>. 2016;17(7):451-459. doi:10.1038/nrm.2016.25</w:t>
      </w:r>
    </w:p>
    <w:p w14:paraId="1794281E" w14:textId="77777777" w:rsidR="00081C43" w:rsidRPr="00081C43" w:rsidRDefault="00081C43" w:rsidP="00081C43">
      <w:pPr>
        <w:pStyle w:val="Bibliography"/>
        <w:rPr>
          <w:rFonts w:ascii="Calibri" w:hAnsi="Calibri" w:cs="Calibri"/>
        </w:rPr>
      </w:pPr>
      <w:r w:rsidRPr="00081C43">
        <w:rPr>
          <w:rFonts w:ascii="Calibri" w:hAnsi="Calibri" w:cs="Calibri"/>
        </w:rPr>
        <w:t xml:space="preserve">5. </w:t>
      </w:r>
      <w:r w:rsidRPr="00081C43">
        <w:rPr>
          <w:rFonts w:ascii="Calibri" w:hAnsi="Calibri" w:cs="Calibri"/>
        </w:rPr>
        <w:tab/>
      </w:r>
      <w:proofErr w:type="spellStart"/>
      <w:r w:rsidRPr="00081C43">
        <w:rPr>
          <w:rFonts w:ascii="Calibri" w:hAnsi="Calibri" w:cs="Calibri"/>
        </w:rPr>
        <w:t>Frohnert</w:t>
      </w:r>
      <w:proofErr w:type="spellEnd"/>
      <w:r w:rsidRPr="00081C43">
        <w:rPr>
          <w:rFonts w:ascii="Calibri" w:hAnsi="Calibri" w:cs="Calibri"/>
        </w:rPr>
        <w:t xml:space="preserve"> BI, </w:t>
      </w:r>
      <w:proofErr w:type="spellStart"/>
      <w:r w:rsidRPr="00081C43">
        <w:rPr>
          <w:rFonts w:ascii="Calibri" w:hAnsi="Calibri" w:cs="Calibri"/>
        </w:rPr>
        <w:t>Rewers</w:t>
      </w:r>
      <w:proofErr w:type="spellEnd"/>
      <w:r w:rsidRPr="00081C43">
        <w:rPr>
          <w:rFonts w:ascii="Calibri" w:hAnsi="Calibri" w:cs="Calibri"/>
        </w:rPr>
        <w:t xml:space="preserve"> MJ. Metabolomics in childhood diabetes. </w:t>
      </w:r>
      <w:proofErr w:type="spellStart"/>
      <w:r w:rsidRPr="00081C43">
        <w:rPr>
          <w:rFonts w:ascii="Calibri" w:hAnsi="Calibri" w:cs="Calibri"/>
          <w:i/>
          <w:iCs/>
        </w:rPr>
        <w:t>Pediatr</w:t>
      </w:r>
      <w:proofErr w:type="spellEnd"/>
      <w:r w:rsidRPr="00081C43">
        <w:rPr>
          <w:rFonts w:ascii="Calibri" w:hAnsi="Calibri" w:cs="Calibri"/>
          <w:i/>
          <w:iCs/>
        </w:rPr>
        <w:t xml:space="preserve"> Diabetes</w:t>
      </w:r>
      <w:r w:rsidRPr="00081C43">
        <w:rPr>
          <w:rFonts w:ascii="Calibri" w:hAnsi="Calibri" w:cs="Calibri"/>
        </w:rPr>
        <w:t>. 2016;17(1):3-14. doi:10.1111/pedi.12323</w:t>
      </w:r>
    </w:p>
    <w:p w14:paraId="29D3D546" w14:textId="77777777" w:rsidR="00081C43" w:rsidRPr="00081C43" w:rsidRDefault="00081C43" w:rsidP="00081C43">
      <w:pPr>
        <w:pStyle w:val="Bibliography"/>
        <w:rPr>
          <w:rFonts w:ascii="Calibri" w:hAnsi="Calibri" w:cs="Calibri"/>
        </w:rPr>
      </w:pPr>
      <w:r w:rsidRPr="00081C43">
        <w:rPr>
          <w:rFonts w:ascii="Calibri" w:hAnsi="Calibri" w:cs="Calibri"/>
        </w:rPr>
        <w:t xml:space="preserve">6. </w:t>
      </w:r>
      <w:r w:rsidRPr="00081C43">
        <w:rPr>
          <w:rFonts w:ascii="Calibri" w:hAnsi="Calibri" w:cs="Calibri"/>
        </w:rPr>
        <w:tab/>
        <w:t xml:space="preserve">Anderson OS, Sant KE, </w:t>
      </w:r>
      <w:proofErr w:type="spellStart"/>
      <w:r w:rsidRPr="00081C43">
        <w:rPr>
          <w:rFonts w:ascii="Calibri" w:hAnsi="Calibri" w:cs="Calibri"/>
        </w:rPr>
        <w:t>Dolinoy</w:t>
      </w:r>
      <w:proofErr w:type="spellEnd"/>
      <w:r w:rsidRPr="00081C43">
        <w:rPr>
          <w:rFonts w:ascii="Calibri" w:hAnsi="Calibri" w:cs="Calibri"/>
        </w:rPr>
        <w:t xml:space="preserve"> DC. Nutrition and epigenetics: An interplay of dietary methyl donors, one-carbon metabolism and DNA methylation. </w:t>
      </w:r>
      <w:r w:rsidRPr="00081C43">
        <w:rPr>
          <w:rFonts w:ascii="Calibri" w:hAnsi="Calibri" w:cs="Calibri"/>
          <w:i/>
          <w:iCs/>
        </w:rPr>
        <w:t xml:space="preserve">J </w:t>
      </w:r>
      <w:proofErr w:type="spellStart"/>
      <w:r w:rsidRPr="00081C43">
        <w:rPr>
          <w:rFonts w:ascii="Calibri" w:hAnsi="Calibri" w:cs="Calibri"/>
          <w:i/>
          <w:iCs/>
        </w:rPr>
        <w:t>Nutr</w:t>
      </w:r>
      <w:proofErr w:type="spellEnd"/>
      <w:r w:rsidRPr="00081C43">
        <w:rPr>
          <w:rFonts w:ascii="Calibri" w:hAnsi="Calibri" w:cs="Calibri"/>
          <w:i/>
          <w:iCs/>
        </w:rPr>
        <w:t xml:space="preserve"> </w:t>
      </w:r>
      <w:proofErr w:type="spellStart"/>
      <w:r w:rsidRPr="00081C43">
        <w:rPr>
          <w:rFonts w:ascii="Calibri" w:hAnsi="Calibri" w:cs="Calibri"/>
          <w:i/>
          <w:iCs/>
        </w:rPr>
        <w:t>Biochem</w:t>
      </w:r>
      <w:proofErr w:type="spellEnd"/>
      <w:r w:rsidRPr="00081C43">
        <w:rPr>
          <w:rFonts w:ascii="Calibri" w:hAnsi="Calibri" w:cs="Calibri"/>
        </w:rPr>
        <w:t xml:space="preserve">. 2012;23(8):853-859. </w:t>
      </w:r>
      <w:proofErr w:type="gramStart"/>
      <w:r w:rsidRPr="00081C43">
        <w:rPr>
          <w:rFonts w:ascii="Calibri" w:hAnsi="Calibri" w:cs="Calibri"/>
        </w:rPr>
        <w:t>doi:10.1016/j.jnutbio</w:t>
      </w:r>
      <w:proofErr w:type="gramEnd"/>
      <w:r w:rsidRPr="00081C43">
        <w:rPr>
          <w:rFonts w:ascii="Calibri" w:hAnsi="Calibri" w:cs="Calibri"/>
        </w:rPr>
        <w:t>.2012.03.003</w:t>
      </w:r>
    </w:p>
    <w:p w14:paraId="3EA9B81F" w14:textId="77777777" w:rsidR="00081C43" w:rsidRPr="00081C43" w:rsidRDefault="00081C43" w:rsidP="00081C43">
      <w:pPr>
        <w:pStyle w:val="Bibliography"/>
        <w:rPr>
          <w:rFonts w:ascii="Calibri" w:hAnsi="Calibri" w:cs="Calibri"/>
        </w:rPr>
      </w:pPr>
      <w:r w:rsidRPr="00081C43">
        <w:rPr>
          <w:rFonts w:ascii="Calibri" w:hAnsi="Calibri" w:cs="Calibri"/>
        </w:rPr>
        <w:t xml:space="preserve">7. </w:t>
      </w:r>
      <w:r w:rsidRPr="00081C43">
        <w:rPr>
          <w:rFonts w:ascii="Calibri" w:hAnsi="Calibri" w:cs="Calibri"/>
        </w:rPr>
        <w:tab/>
      </w:r>
      <w:proofErr w:type="spellStart"/>
      <w:r w:rsidRPr="00081C43">
        <w:rPr>
          <w:rFonts w:ascii="Calibri" w:hAnsi="Calibri" w:cs="Calibri"/>
        </w:rPr>
        <w:t>Wellen</w:t>
      </w:r>
      <w:proofErr w:type="spellEnd"/>
      <w:r w:rsidRPr="00081C43">
        <w:rPr>
          <w:rFonts w:ascii="Calibri" w:hAnsi="Calibri" w:cs="Calibri"/>
        </w:rPr>
        <w:t xml:space="preserve"> KE, </w:t>
      </w:r>
      <w:proofErr w:type="spellStart"/>
      <w:r w:rsidRPr="00081C43">
        <w:rPr>
          <w:rFonts w:ascii="Calibri" w:hAnsi="Calibri" w:cs="Calibri"/>
        </w:rPr>
        <w:t>Hatzivassiliou</w:t>
      </w:r>
      <w:proofErr w:type="spellEnd"/>
      <w:r w:rsidRPr="00081C43">
        <w:rPr>
          <w:rFonts w:ascii="Calibri" w:hAnsi="Calibri" w:cs="Calibri"/>
        </w:rPr>
        <w:t xml:space="preserve"> G, Sachdeva UM, Bui TV, Cross JR, Thompson CB. ATP-Citrate Lyase Links Cellular Metabolism to Histone Acetylation. </w:t>
      </w:r>
      <w:r w:rsidRPr="00081C43">
        <w:rPr>
          <w:rFonts w:ascii="Calibri" w:hAnsi="Calibri" w:cs="Calibri"/>
          <w:i/>
          <w:iCs/>
        </w:rPr>
        <w:t>Science</w:t>
      </w:r>
      <w:r w:rsidRPr="00081C43">
        <w:rPr>
          <w:rFonts w:ascii="Calibri" w:hAnsi="Calibri" w:cs="Calibri"/>
        </w:rPr>
        <w:t>. 2009;324(5930):1076-1080. doi:10.1126/science.1164097</w:t>
      </w:r>
    </w:p>
    <w:p w14:paraId="10094100" w14:textId="77777777" w:rsidR="00081C43" w:rsidRPr="00081C43" w:rsidRDefault="00081C43" w:rsidP="00081C43">
      <w:pPr>
        <w:pStyle w:val="Bibliography"/>
        <w:rPr>
          <w:rFonts w:ascii="Calibri" w:hAnsi="Calibri" w:cs="Calibri"/>
        </w:rPr>
      </w:pPr>
      <w:r w:rsidRPr="00081C43">
        <w:rPr>
          <w:rFonts w:ascii="Calibri" w:hAnsi="Calibri" w:cs="Calibri"/>
        </w:rPr>
        <w:t xml:space="preserve">8. </w:t>
      </w:r>
      <w:r w:rsidRPr="00081C43">
        <w:rPr>
          <w:rFonts w:ascii="Calibri" w:hAnsi="Calibri" w:cs="Calibri"/>
        </w:rPr>
        <w:tab/>
      </w:r>
      <w:proofErr w:type="spellStart"/>
      <w:r w:rsidRPr="00081C43">
        <w:rPr>
          <w:rFonts w:ascii="Calibri" w:hAnsi="Calibri" w:cs="Calibri"/>
        </w:rPr>
        <w:t>Mentch</w:t>
      </w:r>
      <w:proofErr w:type="spellEnd"/>
      <w:r w:rsidRPr="00081C43">
        <w:rPr>
          <w:rFonts w:ascii="Calibri" w:hAnsi="Calibri" w:cs="Calibri"/>
        </w:rPr>
        <w:t xml:space="preserve"> SJ, </w:t>
      </w:r>
      <w:proofErr w:type="spellStart"/>
      <w:r w:rsidRPr="00081C43">
        <w:rPr>
          <w:rFonts w:ascii="Calibri" w:hAnsi="Calibri" w:cs="Calibri"/>
        </w:rPr>
        <w:t>Mehrmohamadi</w:t>
      </w:r>
      <w:proofErr w:type="spellEnd"/>
      <w:r w:rsidRPr="00081C43">
        <w:rPr>
          <w:rFonts w:ascii="Calibri" w:hAnsi="Calibri" w:cs="Calibri"/>
        </w:rPr>
        <w:t xml:space="preserve"> M, Huang L, et al. Histone Methylation Dynamics and Gene Regulation Occur through the Sensing of One-Carbon Metabolism. </w:t>
      </w:r>
      <w:r w:rsidRPr="00081C43">
        <w:rPr>
          <w:rFonts w:ascii="Calibri" w:hAnsi="Calibri" w:cs="Calibri"/>
          <w:i/>
          <w:iCs/>
        </w:rPr>
        <w:t xml:space="preserve">Cell </w:t>
      </w:r>
      <w:proofErr w:type="spellStart"/>
      <w:r w:rsidRPr="00081C43">
        <w:rPr>
          <w:rFonts w:ascii="Calibri" w:hAnsi="Calibri" w:cs="Calibri"/>
          <w:i/>
          <w:iCs/>
        </w:rPr>
        <w:t>Metab</w:t>
      </w:r>
      <w:proofErr w:type="spellEnd"/>
      <w:r w:rsidRPr="00081C43">
        <w:rPr>
          <w:rFonts w:ascii="Calibri" w:hAnsi="Calibri" w:cs="Calibri"/>
        </w:rPr>
        <w:t xml:space="preserve">. 2015;22(5):861-873. </w:t>
      </w:r>
      <w:proofErr w:type="gramStart"/>
      <w:r w:rsidRPr="00081C43">
        <w:rPr>
          <w:rFonts w:ascii="Calibri" w:hAnsi="Calibri" w:cs="Calibri"/>
        </w:rPr>
        <w:t>doi:10.1016/j.cmet</w:t>
      </w:r>
      <w:proofErr w:type="gramEnd"/>
      <w:r w:rsidRPr="00081C43">
        <w:rPr>
          <w:rFonts w:ascii="Calibri" w:hAnsi="Calibri" w:cs="Calibri"/>
        </w:rPr>
        <w:t>.2015.08.024</w:t>
      </w:r>
    </w:p>
    <w:p w14:paraId="4E0F5845" w14:textId="77777777" w:rsidR="00081C43" w:rsidRPr="00081C43" w:rsidRDefault="00081C43" w:rsidP="00081C43">
      <w:pPr>
        <w:pStyle w:val="Bibliography"/>
        <w:rPr>
          <w:rFonts w:ascii="Calibri" w:hAnsi="Calibri" w:cs="Calibri"/>
        </w:rPr>
      </w:pPr>
      <w:r w:rsidRPr="00081C43">
        <w:rPr>
          <w:rFonts w:ascii="Calibri" w:hAnsi="Calibri" w:cs="Calibri"/>
        </w:rPr>
        <w:t xml:space="preserve">9. </w:t>
      </w:r>
      <w:r w:rsidRPr="00081C43">
        <w:rPr>
          <w:rFonts w:ascii="Calibri" w:hAnsi="Calibri" w:cs="Calibri"/>
        </w:rPr>
        <w:tab/>
        <w:t xml:space="preserve">Atkinson MA, </w:t>
      </w:r>
      <w:proofErr w:type="spellStart"/>
      <w:r w:rsidRPr="00081C43">
        <w:rPr>
          <w:rFonts w:ascii="Calibri" w:hAnsi="Calibri" w:cs="Calibri"/>
        </w:rPr>
        <w:t>Eisenbarth</w:t>
      </w:r>
      <w:proofErr w:type="spellEnd"/>
      <w:r w:rsidRPr="00081C43">
        <w:rPr>
          <w:rFonts w:ascii="Calibri" w:hAnsi="Calibri" w:cs="Calibri"/>
        </w:rPr>
        <w:t xml:space="preserve"> GS, </w:t>
      </w:r>
      <w:proofErr w:type="spellStart"/>
      <w:r w:rsidRPr="00081C43">
        <w:rPr>
          <w:rFonts w:ascii="Calibri" w:hAnsi="Calibri" w:cs="Calibri"/>
        </w:rPr>
        <w:t>Michels</w:t>
      </w:r>
      <w:proofErr w:type="spellEnd"/>
      <w:r w:rsidRPr="00081C43">
        <w:rPr>
          <w:rFonts w:ascii="Calibri" w:hAnsi="Calibri" w:cs="Calibri"/>
        </w:rPr>
        <w:t xml:space="preserve"> AW. Type 1 diabetes. </w:t>
      </w:r>
      <w:r w:rsidRPr="00081C43">
        <w:rPr>
          <w:rFonts w:ascii="Calibri" w:hAnsi="Calibri" w:cs="Calibri"/>
          <w:i/>
          <w:iCs/>
        </w:rPr>
        <w:t>The Lancet</w:t>
      </w:r>
      <w:r w:rsidRPr="00081C43">
        <w:rPr>
          <w:rFonts w:ascii="Calibri" w:hAnsi="Calibri" w:cs="Calibri"/>
        </w:rPr>
        <w:t>. 2014;383(9911):69-82. doi:10.1016/S0140-6736(13)60591-7</w:t>
      </w:r>
    </w:p>
    <w:p w14:paraId="3DBA1C8B" w14:textId="77777777" w:rsidR="00081C43" w:rsidRPr="00081C43" w:rsidRDefault="00081C43" w:rsidP="00081C43">
      <w:pPr>
        <w:pStyle w:val="Bibliography"/>
        <w:rPr>
          <w:rFonts w:ascii="Calibri" w:hAnsi="Calibri" w:cs="Calibri"/>
        </w:rPr>
      </w:pPr>
      <w:r w:rsidRPr="00081C43">
        <w:rPr>
          <w:rFonts w:ascii="Calibri" w:hAnsi="Calibri" w:cs="Calibri"/>
        </w:rPr>
        <w:t xml:space="preserve">10. </w:t>
      </w:r>
      <w:r w:rsidRPr="00081C43">
        <w:rPr>
          <w:rFonts w:ascii="Calibri" w:hAnsi="Calibri" w:cs="Calibri"/>
        </w:rPr>
        <w:tab/>
      </w:r>
      <w:proofErr w:type="spellStart"/>
      <w:r w:rsidRPr="00081C43">
        <w:rPr>
          <w:rFonts w:ascii="Calibri" w:hAnsi="Calibri" w:cs="Calibri"/>
        </w:rPr>
        <w:t>Rakyan</w:t>
      </w:r>
      <w:proofErr w:type="spellEnd"/>
      <w:r w:rsidRPr="00081C43">
        <w:rPr>
          <w:rFonts w:ascii="Calibri" w:hAnsi="Calibri" w:cs="Calibri"/>
        </w:rPr>
        <w:t xml:space="preserve"> VK, </w:t>
      </w:r>
      <w:proofErr w:type="spellStart"/>
      <w:r w:rsidRPr="00081C43">
        <w:rPr>
          <w:rFonts w:ascii="Calibri" w:hAnsi="Calibri" w:cs="Calibri"/>
        </w:rPr>
        <w:t>Beyan</w:t>
      </w:r>
      <w:proofErr w:type="spellEnd"/>
      <w:r w:rsidRPr="00081C43">
        <w:rPr>
          <w:rFonts w:ascii="Calibri" w:hAnsi="Calibri" w:cs="Calibri"/>
        </w:rPr>
        <w:t xml:space="preserve"> H, Down TA, et al. Identification of type 1 Diabetes-associated DNA methylation variable positions that precede disease diagnosis. </w:t>
      </w:r>
      <w:proofErr w:type="spellStart"/>
      <w:r w:rsidRPr="00081C43">
        <w:rPr>
          <w:rFonts w:ascii="Calibri" w:hAnsi="Calibri" w:cs="Calibri"/>
          <w:i/>
          <w:iCs/>
        </w:rPr>
        <w:t>PLoS</w:t>
      </w:r>
      <w:proofErr w:type="spellEnd"/>
      <w:r w:rsidRPr="00081C43">
        <w:rPr>
          <w:rFonts w:ascii="Calibri" w:hAnsi="Calibri" w:cs="Calibri"/>
          <w:i/>
          <w:iCs/>
        </w:rPr>
        <w:t xml:space="preserve"> Genet</w:t>
      </w:r>
      <w:r w:rsidRPr="00081C43">
        <w:rPr>
          <w:rFonts w:ascii="Calibri" w:hAnsi="Calibri" w:cs="Calibri"/>
        </w:rPr>
        <w:t xml:space="preserve">. 2011;7(9):1-9. </w:t>
      </w:r>
      <w:proofErr w:type="gramStart"/>
      <w:r w:rsidRPr="00081C43">
        <w:rPr>
          <w:rFonts w:ascii="Calibri" w:hAnsi="Calibri" w:cs="Calibri"/>
        </w:rPr>
        <w:t>doi:10.1371/journal.pgen</w:t>
      </w:r>
      <w:proofErr w:type="gramEnd"/>
      <w:r w:rsidRPr="00081C43">
        <w:rPr>
          <w:rFonts w:ascii="Calibri" w:hAnsi="Calibri" w:cs="Calibri"/>
        </w:rPr>
        <w:t>.1002300</w:t>
      </w:r>
    </w:p>
    <w:p w14:paraId="27E5D34B" w14:textId="77777777" w:rsidR="00081C43" w:rsidRPr="00081C43" w:rsidRDefault="00081C43" w:rsidP="00081C43">
      <w:pPr>
        <w:pStyle w:val="Bibliography"/>
        <w:rPr>
          <w:rFonts w:ascii="Calibri" w:hAnsi="Calibri" w:cs="Calibri"/>
        </w:rPr>
      </w:pPr>
      <w:r w:rsidRPr="00081C43">
        <w:rPr>
          <w:rFonts w:ascii="Calibri" w:hAnsi="Calibri" w:cs="Calibri"/>
        </w:rPr>
        <w:t xml:space="preserve">11. </w:t>
      </w:r>
      <w:r w:rsidRPr="00081C43">
        <w:rPr>
          <w:rFonts w:ascii="Calibri" w:hAnsi="Calibri" w:cs="Calibri"/>
        </w:rPr>
        <w:tab/>
      </w:r>
      <w:proofErr w:type="spellStart"/>
      <w:r w:rsidRPr="00081C43">
        <w:rPr>
          <w:rFonts w:ascii="Calibri" w:hAnsi="Calibri" w:cs="Calibri"/>
        </w:rPr>
        <w:t>Tuomilehto</w:t>
      </w:r>
      <w:proofErr w:type="spellEnd"/>
      <w:r w:rsidRPr="00081C43">
        <w:rPr>
          <w:rFonts w:ascii="Calibri" w:hAnsi="Calibri" w:cs="Calibri"/>
        </w:rPr>
        <w:t xml:space="preserve"> J. The emerging global epidemic of type 1 diabetes. </w:t>
      </w:r>
      <w:proofErr w:type="spellStart"/>
      <w:r w:rsidRPr="00081C43">
        <w:rPr>
          <w:rFonts w:ascii="Calibri" w:hAnsi="Calibri" w:cs="Calibri"/>
          <w:i/>
          <w:iCs/>
        </w:rPr>
        <w:t>Curr</w:t>
      </w:r>
      <w:proofErr w:type="spellEnd"/>
      <w:r w:rsidRPr="00081C43">
        <w:rPr>
          <w:rFonts w:ascii="Calibri" w:hAnsi="Calibri" w:cs="Calibri"/>
          <w:i/>
          <w:iCs/>
        </w:rPr>
        <w:t xml:space="preserve"> Diab Rep</w:t>
      </w:r>
      <w:r w:rsidRPr="00081C43">
        <w:rPr>
          <w:rFonts w:ascii="Calibri" w:hAnsi="Calibri" w:cs="Calibri"/>
        </w:rPr>
        <w:t>. 2013;13(6):795-804. doi:10.1007/s11892-013-0433-5</w:t>
      </w:r>
    </w:p>
    <w:p w14:paraId="36E7B312" w14:textId="77777777" w:rsidR="00081C43" w:rsidRPr="00081C43" w:rsidRDefault="00081C43" w:rsidP="00081C43">
      <w:pPr>
        <w:pStyle w:val="Bibliography"/>
        <w:rPr>
          <w:rFonts w:ascii="Calibri" w:hAnsi="Calibri" w:cs="Calibri"/>
        </w:rPr>
      </w:pPr>
      <w:r w:rsidRPr="00081C43">
        <w:rPr>
          <w:rFonts w:ascii="Calibri" w:hAnsi="Calibri" w:cs="Calibri"/>
        </w:rPr>
        <w:t xml:space="preserve">12. </w:t>
      </w:r>
      <w:r w:rsidRPr="00081C43">
        <w:rPr>
          <w:rFonts w:ascii="Calibri" w:hAnsi="Calibri" w:cs="Calibri"/>
        </w:rPr>
        <w:tab/>
      </w:r>
      <w:proofErr w:type="spellStart"/>
      <w:r w:rsidRPr="00081C43">
        <w:rPr>
          <w:rFonts w:ascii="Calibri" w:hAnsi="Calibri" w:cs="Calibri"/>
        </w:rPr>
        <w:t>Polychronakos</w:t>
      </w:r>
      <w:proofErr w:type="spellEnd"/>
      <w:r w:rsidRPr="00081C43">
        <w:rPr>
          <w:rFonts w:ascii="Calibri" w:hAnsi="Calibri" w:cs="Calibri"/>
        </w:rPr>
        <w:t xml:space="preserve"> C, Li Q. Understanding type 1 diabetes through genetics: advances and prospects. </w:t>
      </w:r>
      <w:r w:rsidRPr="00081C43">
        <w:rPr>
          <w:rFonts w:ascii="Calibri" w:hAnsi="Calibri" w:cs="Calibri"/>
          <w:i/>
          <w:iCs/>
        </w:rPr>
        <w:t>Nat Rev Genet</w:t>
      </w:r>
      <w:r w:rsidRPr="00081C43">
        <w:rPr>
          <w:rFonts w:ascii="Calibri" w:hAnsi="Calibri" w:cs="Calibri"/>
        </w:rPr>
        <w:t>. 2011;12(11):781-792. doi:10.1038/nrg3069</w:t>
      </w:r>
    </w:p>
    <w:p w14:paraId="71CD96AC" w14:textId="77777777" w:rsidR="00081C43" w:rsidRPr="00081C43" w:rsidRDefault="00081C43" w:rsidP="00081C43">
      <w:pPr>
        <w:pStyle w:val="Bibliography"/>
        <w:rPr>
          <w:rFonts w:ascii="Calibri" w:hAnsi="Calibri" w:cs="Calibri"/>
        </w:rPr>
      </w:pPr>
      <w:r w:rsidRPr="00081C43">
        <w:rPr>
          <w:rFonts w:ascii="Calibri" w:hAnsi="Calibri" w:cs="Calibri"/>
        </w:rPr>
        <w:t xml:space="preserve">13. </w:t>
      </w:r>
      <w:r w:rsidRPr="00081C43">
        <w:rPr>
          <w:rFonts w:ascii="Calibri" w:hAnsi="Calibri" w:cs="Calibri"/>
        </w:rPr>
        <w:tab/>
        <w:t xml:space="preserve">Stefan M, Zhang W, Concepcion E, Yi Z, Tomer Y. DNA methylation profiles in type 1 diabetes twins point to strong epigenetic effects on etiology. </w:t>
      </w:r>
      <w:r w:rsidRPr="00081C43">
        <w:rPr>
          <w:rFonts w:ascii="Calibri" w:hAnsi="Calibri" w:cs="Calibri"/>
          <w:i/>
          <w:iCs/>
        </w:rPr>
        <w:t xml:space="preserve">J </w:t>
      </w:r>
      <w:proofErr w:type="spellStart"/>
      <w:r w:rsidRPr="00081C43">
        <w:rPr>
          <w:rFonts w:ascii="Calibri" w:hAnsi="Calibri" w:cs="Calibri"/>
          <w:i/>
          <w:iCs/>
        </w:rPr>
        <w:t>Autoimmun</w:t>
      </w:r>
      <w:proofErr w:type="spellEnd"/>
      <w:r w:rsidRPr="00081C43">
        <w:rPr>
          <w:rFonts w:ascii="Calibri" w:hAnsi="Calibri" w:cs="Calibri"/>
        </w:rPr>
        <w:t xml:space="preserve">. </w:t>
      </w:r>
      <w:proofErr w:type="gramStart"/>
      <w:r w:rsidRPr="00081C43">
        <w:rPr>
          <w:rFonts w:ascii="Calibri" w:hAnsi="Calibri" w:cs="Calibri"/>
        </w:rPr>
        <w:t>2014;50:33</w:t>
      </w:r>
      <w:proofErr w:type="gramEnd"/>
      <w:r w:rsidRPr="00081C43">
        <w:rPr>
          <w:rFonts w:ascii="Calibri" w:hAnsi="Calibri" w:cs="Calibri"/>
        </w:rPr>
        <w:t xml:space="preserve">-37. </w:t>
      </w:r>
      <w:proofErr w:type="gramStart"/>
      <w:r w:rsidRPr="00081C43">
        <w:rPr>
          <w:rFonts w:ascii="Calibri" w:hAnsi="Calibri" w:cs="Calibri"/>
        </w:rPr>
        <w:t>doi:10.1016/j.jaut</w:t>
      </w:r>
      <w:proofErr w:type="gramEnd"/>
      <w:r w:rsidRPr="00081C43">
        <w:rPr>
          <w:rFonts w:ascii="Calibri" w:hAnsi="Calibri" w:cs="Calibri"/>
        </w:rPr>
        <w:t>.2013.10.001</w:t>
      </w:r>
    </w:p>
    <w:p w14:paraId="771A3C37" w14:textId="77777777" w:rsidR="00081C43" w:rsidRPr="00081C43" w:rsidRDefault="00081C43" w:rsidP="00081C43">
      <w:pPr>
        <w:pStyle w:val="Bibliography"/>
        <w:rPr>
          <w:rFonts w:ascii="Calibri" w:hAnsi="Calibri" w:cs="Calibri"/>
        </w:rPr>
      </w:pPr>
      <w:r w:rsidRPr="00081C43">
        <w:rPr>
          <w:rFonts w:ascii="Calibri" w:hAnsi="Calibri" w:cs="Calibri"/>
        </w:rPr>
        <w:lastRenderedPageBreak/>
        <w:t xml:space="preserve">14. </w:t>
      </w:r>
      <w:r w:rsidRPr="00081C43">
        <w:rPr>
          <w:rFonts w:ascii="Calibri" w:hAnsi="Calibri" w:cs="Calibri"/>
        </w:rPr>
        <w:tab/>
        <w:t xml:space="preserve">Johnson RK, </w:t>
      </w:r>
      <w:proofErr w:type="spellStart"/>
      <w:r w:rsidRPr="00081C43">
        <w:rPr>
          <w:rFonts w:ascii="Calibri" w:hAnsi="Calibri" w:cs="Calibri"/>
        </w:rPr>
        <w:t>Vanderlinden</w:t>
      </w:r>
      <w:proofErr w:type="spellEnd"/>
      <w:r w:rsidRPr="00081C43">
        <w:rPr>
          <w:rFonts w:ascii="Calibri" w:hAnsi="Calibri" w:cs="Calibri"/>
        </w:rPr>
        <w:t xml:space="preserve"> LA, Dong F, et al. Longitudinal DNA methylation differences precede type 1 diabetes. </w:t>
      </w:r>
      <w:r w:rsidRPr="00081C43">
        <w:rPr>
          <w:rFonts w:ascii="Calibri" w:hAnsi="Calibri" w:cs="Calibri"/>
          <w:i/>
          <w:iCs/>
        </w:rPr>
        <w:t>Sci Rep</w:t>
      </w:r>
      <w:r w:rsidRPr="00081C43">
        <w:rPr>
          <w:rFonts w:ascii="Calibri" w:hAnsi="Calibri" w:cs="Calibri"/>
        </w:rPr>
        <w:t>. 2020;10(1):1-13. doi:10.1038/s41598-020-60758-0</w:t>
      </w:r>
    </w:p>
    <w:p w14:paraId="44851460" w14:textId="77777777" w:rsidR="00081C43" w:rsidRPr="00081C43" w:rsidRDefault="00081C43" w:rsidP="00081C43">
      <w:pPr>
        <w:pStyle w:val="Bibliography"/>
        <w:rPr>
          <w:rFonts w:ascii="Calibri" w:hAnsi="Calibri" w:cs="Calibri"/>
        </w:rPr>
      </w:pPr>
      <w:r w:rsidRPr="00081C43">
        <w:rPr>
          <w:rFonts w:ascii="Calibri" w:hAnsi="Calibri" w:cs="Calibri"/>
        </w:rPr>
        <w:t xml:space="preserve">15. </w:t>
      </w:r>
      <w:r w:rsidRPr="00081C43">
        <w:rPr>
          <w:rFonts w:ascii="Calibri" w:hAnsi="Calibri" w:cs="Calibri"/>
        </w:rPr>
        <w:tab/>
      </w:r>
      <w:proofErr w:type="spellStart"/>
      <w:r w:rsidRPr="00081C43">
        <w:rPr>
          <w:rFonts w:ascii="Calibri" w:hAnsi="Calibri" w:cs="Calibri"/>
        </w:rPr>
        <w:t>Orešič</w:t>
      </w:r>
      <w:proofErr w:type="spellEnd"/>
      <w:r w:rsidRPr="00081C43">
        <w:rPr>
          <w:rFonts w:ascii="Calibri" w:hAnsi="Calibri" w:cs="Calibri"/>
        </w:rPr>
        <w:t xml:space="preserve"> M, </w:t>
      </w:r>
      <w:proofErr w:type="spellStart"/>
      <w:r w:rsidRPr="00081C43">
        <w:rPr>
          <w:rFonts w:ascii="Calibri" w:hAnsi="Calibri" w:cs="Calibri"/>
        </w:rPr>
        <w:t>Simell</w:t>
      </w:r>
      <w:proofErr w:type="spellEnd"/>
      <w:r w:rsidRPr="00081C43">
        <w:rPr>
          <w:rFonts w:ascii="Calibri" w:hAnsi="Calibri" w:cs="Calibri"/>
        </w:rPr>
        <w:t xml:space="preserve"> S, </w:t>
      </w:r>
      <w:proofErr w:type="spellStart"/>
      <w:r w:rsidRPr="00081C43">
        <w:rPr>
          <w:rFonts w:ascii="Calibri" w:hAnsi="Calibri" w:cs="Calibri"/>
        </w:rPr>
        <w:t>Sysi-Aho</w:t>
      </w:r>
      <w:proofErr w:type="spellEnd"/>
      <w:r w:rsidRPr="00081C43">
        <w:rPr>
          <w:rFonts w:ascii="Calibri" w:hAnsi="Calibri" w:cs="Calibri"/>
        </w:rPr>
        <w:t xml:space="preserve"> M, et al. Dysregulation of lipid and amino acid metabolism precedes islet autoimmunity in children who later progress to type 1 diabetes. </w:t>
      </w:r>
      <w:r w:rsidRPr="00081C43">
        <w:rPr>
          <w:rFonts w:ascii="Calibri" w:hAnsi="Calibri" w:cs="Calibri"/>
          <w:i/>
          <w:iCs/>
        </w:rPr>
        <w:t>J Exp Med</w:t>
      </w:r>
      <w:r w:rsidRPr="00081C43">
        <w:rPr>
          <w:rFonts w:ascii="Calibri" w:hAnsi="Calibri" w:cs="Calibri"/>
        </w:rPr>
        <w:t>. 2008;205(13):2975-2984. doi:10.1084/jem.20081800</w:t>
      </w:r>
    </w:p>
    <w:p w14:paraId="406B6D3C" w14:textId="77777777" w:rsidR="00081C43" w:rsidRPr="00081C43" w:rsidRDefault="00081C43" w:rsidP="00081C43">
      <w:pPr>
        <w:pStyle w:val="Bibliography"/>
        <w:rPr>
          <w:rFonts w:ascii="Calibri" w:hAnsi="Calibri" w:cs="Calibri"/>
        </w:rPr>
      </w:pPr>
      <w:r w:rsidRPr="00081C43">
        <w:rPr>
          <w:rFonts w:ascii="Calibri" w:hAnsi="Calibri" w:cs="Calibri"/>
        </w:rPr>
        <w:t xml:space="preserve">16. </w:t>
      </w:r>
      <w:r w:rsidRPr="00081C43">
        <w:rPr>
          <w:rFonts w:ascii="Calibri" w:hAnsi="Calibri" w:cs="Calibri"/>
        </w:rPr>
        <w:tab/>
        <w:t>Guasch-</w:t>
      </w:r>
      <w:proofErr w:type="spellStart"/>
      <w:r w:rsidRPr="00081C43">
        <w:rPr>
          <w:rFonts w:ascii="Calibri" w:hAnsi="Calibri" w:cs="Calibri"/>
        </w:rPr>
        <w:t>Ferré</w:t>
      </w:r>
      <w:proofErr w:type="spellEnd"/>
      <w:r w:rsidRPr="00081C43">
        <w:rPr>
          <w:rFonts w:ascii="Calibri" w:hAnsi="Calibri" w:cs="Calibri"/>
        </w:rPr>
        <w:t xml:space="preserve"> M, Hruby A, Toledo E, et al. Metabolomics in Prediabetes and Diabetes: A Systematic Review and Meta-analysis. </w:t>
      </w:r>
      <w:r w:rsidRPr="00081C43">
        <w:rPr>
          <w:rFonts w:ascii="Calibri" w:hAnsi="Calibri" w:cs="Calibri"/>
          <w:i/>
          <w:iCs/>
        </w:rPr>
        <w:t>Diabetes Care</w:t>
      </w:r>
      <w:r w:rsidRPr="00081C43">
        <w:rPr>
          <w:rFonts w:ascii="Calibri" w:hAnsi="Calibri" w:cs="Calibri"/>
        </w:rPr>
        <w:t>. 2016;39(5):833-846. doi:10.2337/dc15-2251</w:t>
      </w:r>
    </w:p>
    <w:p w14:paraId="744A5FC6" w14:textId="77777777" w:rsidR="00081C43" w:rsidRPr="00081C43" w:rsidRDefault="00081C43" w:rsidP="00081C43">
      <w:pPr>
        <w:pStyle w:val="Bibliography"/>
        <w:rPr>
          <w:rFonts w:ascii="Calibri" w:hAnsi="Calibri" w:cs="Calibri"/>
        </w:rPr>
      </w:pPr>
      <w:r w:rsidRPr="00081C43">
        <w:rPr>
          <w:rFonts w:ascii="Calibri" w:hAnsi="Calibri" w:cs="Calibri"/>
        </w:rPr>
        <w:t xml:space="preserve">17. </w:t>
      </w:r>
      <w:r w:rsidRPr="00081C43">
        <w:rPr>
          <w:rFonts w:ascii="Calibri" w:hAnsi="Calibri" w:cs="Calibri"/>
        </w:rPr>
        <w:tab/>
      </w:r>
      <w:proofErr w:type="spellStart"/>
      <w:r w:rsidRPr="00081C43">
        <w:rPr>
          <w:rFonts w:ascii="Calibri" w:hAnsi="Calibri" w:cs="Calibri"/>
        </w:rPr>
        <w:t>Chiacchiera</w:t>
      </w:r>
      <w:proofErr w:type="spellEnd"/>
      <w:r w:rsidRPr="00081C43">
        <w:rPr>
          <w:rFonts w:ascii="Calibri" w:hAnsi="Calibri" w:cs="Calibri"/>
        </w:rPr>
        <w:t xml:space="preserve"> F, </w:t>
      </w:r>
      <w:proofErr w:type="spellStart"/>
      <w:r w:rsidRPr="00081C43">
        <w:rPr>
          <w:rFonts w:ascii="Calibri" w:hAnsi="Calibri" w:cs="Calibri"/>
        </w:rPr>
        <w:t>Piunti</w:t>
      </w:r>
      <w:proofErr w:type="spellEnd"/>
      <w:r w:rsidRPr="00081C43">
        <w:rPr>
          <w:rFonts w:ascii="Calibri" w:hAnsi="Calibri" w:cs="Calibri"/>
        </w:rPr>
        <w:t xml:space="preserve"> A, </w:t>
      </w:r>
      <w:proofErr w:type="spellStart"/>
      <w:r w:rsidRPr="00081C43">
        <w:rPr>
          <w:rFonts w:ascii="Calibri" w:hAnsi="Calibri" w:cs="Calibri"/>
        </w:rPr>
        <w:t>Pasini</w:t>
      </w:r>
      <w:proofErr w:type="spellEnd"/>
      <w:r w:rsidRPr="00081C43">
        <w:rPr>
          <w:rFonts w:ascii="Calibri" w:hAnsi="Calibri" w:cs="Calibri"/>
        </w:rPr>
        <w:t xml:space="preserve"> D. Epigenetic methylations and their connections with metabolism. </w:t>
      </w:r>
      <w:r w:rsidRPr="00081C43">
        <w:rPr>
          <w:rFonts w:ascii="Calibri" w:hAnsi="Calibri" w:cs="Calibri"/>
          <w:i/>
          <w:iCs/>
        </w:rPr>
        <w:t>Cell Mol Life Sci</w:t>
      </w:r>
      <w:r w:rsidRPr="00081C43">
        <w:rPr>
          <w:rFonts w:ascii="Calibri" w:hAnsi="Calibri" w:cs="Calibri"/>
        </w:rPr>
        <w:t>. 2013;70(9):1495-1508. doi:10.1007/s00018-013-1293-5</w:t>
      </w:r>
    </w:p>
    <w:p w14:paraId="64492BFC" w14:textId="77777777" w:rsidR="00081C43" w:rsidRPr="00081C43" w:rsidRDefault="00081C43" w:rsidP="00081C43">
      <w:pPr>
        <w:pStyle w:val="Bibliography"/>
        <w:rPr>
          <w:rFonts w:ascii="Calibri" w:hAnsi="Calibri" w:cs="Calibri"/>
        </w:rPr>
      </w:pPr>
      <w:r w:rsidRPr="00081C43">
        <w:rPr>
          <w:rFonts w:ascii="Calibri" w:hAnsi="Calibri" w:cs="Calibri"/>
        </w:rPr>
        <w:t xml:space="preserve">18. </w:t>
      </w:r>
      <w:r w:rsidRPr="00081C43">
        <w:rPr>
          <w:rFonts w:ascii="Calibri" w:hAnsi="Calibri" w:cs="Calibri"/>
        </w:rPr>
        <w:tab/>
      </w:r>
      <w:proofErr w:type="spellStart"/>
      <w:r w:rsidRPr="00081C43">
        <w:rPr>
          <w:rFonts w:ascii="Calibri" w:hAnsi="Calibri" w:cs="Calibri"/>
        </w:rPr>
        <w:t>Putluri</w:t>
      </w:r>
      <w:proofErr w:type="spellEnd"/>
      <w:r w:rsidRPr="00081C43">
        <w:rPr>
          <w:rFonts w:ascii="Calibri" w:hAnsi="Calibri" w:cs="Calibri"/>
        </w:rPr>
        <w:t xml:space="preserve"> N, </w:t>
      </w:r>
      <w:proofErr w:type="spellStart"/>
      <w:r w:rsidRPr="00081C43">
        <w:rPr>
          <w:rFonts w:ascii="Calibri" w:hAnsi="Calibri" w:cs="Calibri"/>
        </w:rPr>
        <w:t>Shojaie</w:t>
      </w:r>
      <w:proofErr w:type="spellEnd"/>
      <w:r w:rsidRPr="00081C43">
        <w:rPr>
          <w:rFonts w:ascii="Calibri" w:hAnsi="Calibri" w:cs="Calibri"/>
        </w:rPr>
        <w:t xml:space="preserve"> A, Vasu VT, et al. Metabolomic Profiling Reveals a Role for Androgen in Activating Amino Acid Metabolism and Methylation in Prostate Cancer Cells. </w:t>
      </w:r>
      <w:r w:rsidRPr="00081C43">
        <w:rPr>
          <w:rFonts w:ascii="Calibri" w:hAnsi="Calibri" w:cs="Calibri"/>
          <w:i/>
          <w:iCs/>
        </w:rPr>
        <w:t>PLOS ONE</w:t>
      </w:r>
      <w:r w:rsidRPr="00081C43">
        <w:rPr>
          <w:rFonts w:ascii="Calibri" w:hAnsi="Calibri" w:cs="Calibri"/>
        </w:rPr>
        <w:t>. 2011;6(7</w:t>
      </w:r>
      <w:proofErr w:type="gramStart"/>
      <w:r w:rsidRPr="00081C43">
        <w:rPr>
          <w:rFonts w:ascii="Calibri" w:hAnsi="Calibri" w:cs="Calibri"/>
        </w:rPr>
        <w:t>):e</w:t>
      </w:r>
      <w:proofErr w:type="gramEnd"/>
      <w:r w:rsidRPr="00081C43">
        <w:rPr>
          <w:rFonts w:ascii="Calibri" w:hAnsi="Calibri" w:cs="Calibri"/>
        </w:rPr>
        <w:t xml:space="preserve">21417. </w:t>
      </w:r>
      <w:proofErr w:type="gramStart"/>
      <w:r w:rsidRPr="00081C43">
        <w:rPr>
          <w:rFonts w:ascii="Calibri" w:hAnsi="Calibri" w:cs="Calibri"/>
        </w:rPr>
        <w:t>doi:10.1371/journal.pone</w:t>
      </w:r>
      <w:proofErr w:type="gramEnd"/>
      <w:r w:rsidRPr="00081C43">
        <w:rPr>
          <w:rFonts w:ascii="Calibri" w:hAnsi="Calibri" w:cs="Calibri"/>
        </w:rPr>
        <w:t>.0021417</w:t>
      </w:r>
    </w:p>
    <w:p w14:paraId="66294287" w14:textId="77777777" w:rsidR="00081C43" w:rsidRPr="00081C43" w:rsidRDefault="00081C43" w:rsidP="00081C43">
      <w:pPr>
        <w:pStyle w:val="Bibliography"/>
        <w:rPr>
          <w:rFonts w:ascii="Calibri" w:hAnsi="Calibri" w:cs="Calibri"/>
        </w:rPr>
      </w:pPr>
      <w:r w:rsidRPr="00081C43">
        <w:rPr>
          <w:rFonts w:ascii="Calibri" w:hAnsi="Calibri" w:cs="Calibri"/>
        </w:rPr>
        <w:t xml:space="preserve">19. </w:t>
      </w:r>
      <w:r w:rsidRPr="00081C43">
        <w:rPr>
          <w:rFonts w:ascii="Calibri" w:hAnsi="Calibri" w:cs="Calibri"/>
        </w:rPr>
        <w:tab/>
        <w:t xml:space="preserve">Weller M, Wick W, </w:t>
      </w:r>
      <w:proofErr w:type="spellStart"/>
      <w:r w:rsidRPr="00081C43">
        <w:rPr>
          <w:rFonts w:ascii="Calibri" w:hAnsi="Calibri" w:cs="Calibri"/>
        </w:rPr>
        <w:t>Deimling</w:t>
      </w:r>
      <w:proofErr w:type="spellEnd"/>
      <w:r w:rsidRPr="00081C43">
        <w:rPr>
          <w:rFonts w:ascii="Calibri" w:hAnsi="Calibri" w:cs="Calibri"/>
        </w:rPr>
        <w:t xml:space="preserve"> A von. Isocitrate dehydrogenase mutations: A challenge to traditional views on the genesis and malignant progression of gliomas. </w:t>
      </w:r>
      <w:r w:rsidRPr="00081C43">
        <w:rPr>
          <w:rFonts w:ascii="Calibri" w:hAnsi="Calibri" w:cs="Calibri"/>
          <w:i/>
          <w:iCs/>
        </w:rPr>
        <w:t>Glia</w:t>
      </w:r>
      <w:r w:rsidRPr="00081C43">
        <w:rPr>
          <w:rFonts w:ascii="Calibri" w:hAnsi="Calibri" w:cs="Calibri"/>
        </w:rPr>
        <w:t>. 2011;59(8):1200-1204. doi:10.1002/glia.21130</w:t>
      </w:r>
    </w:p>
    <w:p w14:paraId="57EA2908" w14:textId="77777777" w:rsidR="00081C43" w:rsidRPr="00081C43" w:rsidRDefault="00081C43" w:rsidP="00081C43">
      <w:pPr>
        <w:pStyle w:val="Bibliography"/>
        <w:rPr>
          <w:rFonts w:ascii="Calibri" w:hAnsi="Calibri" w:cs="Calibri"/>
        </w:rPr>
      </w:pPr>
      <w:r w:rsidRPr="00081C43">
        <w:rPr>
          <w:rFonts w:ascii="Calibri" w:hAnsi="Calibri" w:cs="Calibri"/>
        </w:rPr>
        <w:t xml:space="preserve">20. </w:t>
      </w:r>
      <w:r w:rsidRPr="00081C43">
        <w:rPr>
          <w:rFonts w:ascii="Calibri" w:hAnsi="Calibri" w:cs="Calibri"/>
        </w:rPr>
        <w:tab/>
      </w:r>
      <w:proofErr w:type="spellStart"/>
      <w:r w:rsidRPr="00081C43">
        <w:rPr>
          <w:rFonts w:ascii="Calibri" w:hAnsi="Calibri" w:cs="Calibri"/>
        </w:rPr>
        <w:t>Alakwaa</w:t>
      </w:r>
      <w:proofErr w:type="spellEnd"/>
      <w:r w:rsidRPr="00081C43">
        <w:rPr>
          <w:rFonts w:ascii="Calibri" w:hAnsi="Calibri" w:cs="Calibri"/>
        </w:rPr>
        <w:t xml:space="preserve"> FM, </w:t>
      </w:r>
      <w:proofErr w:type="spellStart"/>
      <w:r w:rsidRPr="00081C43">
        <w:rPr>
          <w:rFonts w:ascii="Calibri" w:hAnsi="Calibri" w:cs="Calibri"/>
        </w:rPr>
        <w:t>Savelieff</w:t>
      </w:r>
      <w:proofErr w:type="spellEnd"/>
      <w:r w:rsidRPr="00081C43">
        <w:rPr>
          <w:rFonts w:ascii="Calibri" w:hAnsi="Calibri" w:cs="Calibri"/>
        </w:rPr>
        <w:t xml:space="preserve"> MG. Bioinformatics Analysis of Metabolomics Data Unveils Association of Metabolic Signatures with Methylation in Breast Cancer. </w:t>
      </w:r>
      <w:r w:rsidRPr="00081C43">
        <w:rPr>
          <w:rFonts w:ascii="Calibri" w:hAnsi="Calibri" w:cs="Calibri"/>
          <w:i/>
          <w:iCs/>
        </w:rPr>
        <w:t>J Proteome Res</w:t>
      </w:r>
      <w:r w:rsidRPr="00081C43">
        <w:rPr>
          <w:rFonts w:ascii="Calibri" w:hAnsi="Calibri" w:cs="Calibri"/>
        </w:rPr>
        <w:t xml:space="preserve">. 2020;19(7):2879-2889. </w:t>
      </w:r>
      <w:proofErr w:type="gramStart"/>
      <w:r w:rsidRPr="00081C43">
        <w:rPr>
          <w:rFonts w:ascii="Calibri" w:hAnsi="Calibri" w:cs="Calibri"/>
        </w:rPr>
        <w:t>doi:10.1021/acs.jproteome</w:t>
      </w:r>
      <w:proofErr w:type="gramEnd"/>
      <w:r w:rsidRPr="00081C43">
        <w:rPr>
          <w:rFonts w:ascii="Calibri" w:hAnsi="Calibri" w:cs="Calibri"/>
        </w:rPr>
        <w:t>.9b00755</w:t>
      </w:r>
    </w:p>
    <w:p w14:paraId="4D34F8A3" w14:textId="77777777" w:rsidR="00081C43" w:rsidRPr="00081C43" w:rsidRDefault="00081C43" w:rsidP="00081C43">
      <w:pPr>
        <w:pStyle w:val="Bibliography"/>
        <w:rPr>
          <w:rFonts w:ascii="Calibri" w:hAnsi="Calibri" w:cs="Calibri"/>
        </w:rPr>
      </w:pPr>
      <w:r w:rsidRPr="00081C43">
        <w:rPr>
          <w:rFonts w:ascii="Calibri" w:hAnsi="Calibri" w:cs="Calibri"/>
        </w:rPr>
        <w:t xml:space="preserve">21. </w:t>
      </w:r>
      <w:r w:rsidRPr="00081C43">
        <w:rPr>
          <w:rFonts w:ascii="Calibri" w:hAnsi="Calibri" w:cs="Calibri"/>
        </w:rPr>
        <w:tab/>
        <w:t>Wang Q, Ye J, Fang D, et al. Multi-</w:t>
      </w:r>
      <w:proofErr w:type="spellStart"/>
      <w:r w:rsidRPr="00081C43">
        <w:rPr>
          <w:rFonts w:ascii="Calibri" w:hAnsi="Calibri" w:cs="Calibri"/>
        </w:rPr>
        <w:t>omic</w:t>
      </w:r>
      <w:proofErr w:type="spellEnd"/>
      <w:r w:rsidRPr="00081C43">
        <w:rPr>
          <w:rFonts w:ascii="Calibri" w:hAnsi="Calibri" w:cs="Calibri"/>
        </w:rPr>
        <w:t xml:space="preserve"> profiling reveals associations between the gut mucosal microbiome, the metabolome, and host DNA methylation associated gene expression in patients with colorectal cancer. </w:t>
      </w:r>
      <w:r w:rsidRPr="00081C43">
        <w:rPr>
          <w:rFonts w:ascii="Calibri" w:hAnsi="Calibri" w:cs="Calibri"/>
          <w:i/>
          <w:iCs/>
        </w:rPr>
        <w:t>BMC Microbiol</w:t>
      </w:r>
      <w:r w:rsidRPr="00081C43">
        <w:rPr>
          <w:rFonts w:ascii="Calibri" w:hAnsi="Calibri" w:cs="Calibri"/>
        </w:rPr>
        <w:t>. 2020;20(S1):83. doi:10.1186/s12866-020-01762-2</w:t>
      </w:r>
    </w:p>
    <w:p w14:paraId="0433722A" w14:textId="77777777" w:rsidR="00081C43" w:rsidRPr="00081C43" w:rsidRDefault="00081C43" w:rsidP="00081C43">
      <w:pPr>
        <w:pStyle w:val="Bibliography"/>
        <w:rPr>
          <w:rFonts w:ascii="Calibri" w:hAnsi="Calibri" w:cs="Calibri"/>
        </w:rPr>
      </w:pPr>
      <w:r w:rsidRPr="00081C43">
        <w:rPr>
          <w:rFonts w:ascii="Calibri" w:hAnsi="Calibri" w:cs="Calibri"/>
        </w:rPr>
        <w:t xml:space="preserve">22. </w:t>
      </w:r>
      <w:r w:rsidRPr="00081C43">
        <w:rPr>
          <w:rFonts w:ascii="Calibri" w:hAnsi="Calibri" w:cs="Calibri"/>
        </w:rPr>
        <w:tab/>
        <w:t xml:space="preserve">Huang Y, Hui Q, Walker DI, et al. Untargeted metabolomics reveals multiple metabolites influencing smoking-related DNA methylation. </w:t>
      </w:r>
      <w:r w:rsidRPr="00081C43">
        <w:rPr>
          <w:rFonts w:ascii="Calibri" w:hAnsi="Calibri" w:cs="Calibri"/>
          <w:i/>
          <w:iCs/>
        </w:rPr>
        <w:t>Epigenomics</w:t>
      </w:r>
      <w:r w:rsidRPr="00081C43">
        <w:rPr>
          <w:rFonts w:ascii="Calibri" w:hAnsi="Calibri" w:cs="Calibri"/>
        </w:rPr>
        <w:t>. 2018;10(4):379-393. doi:10.2217/epi-2017-0101</w:t>
      </w:r>
    </w:p>
    <w:p w14:paraId="44AF6CC8" w14:textId="77777777" w:rsidR="00081C43" w:rsidRPr="00081C43" w:rsidRDefault="00081C43" w:rsidP="00081C43">
      <w:pPr>
        <w:pStyle w:val="Bibliography"/>
        <w:rPr>
          <w:rFonts w:ascii="Calibri" w:hAnsi="Calibri" w:cs="Calibri"/>
        </w:rPr>
      </w:pPr>
      <w:r w:rsidRPr="00081C43">
        <w:rPr>
          <w:rFonts w:ascii="Calibri" w:hAnsi="Calibri" w:cs="Calibri"/>
        </w:rPr>
        <w:t xml:space="preserve">23. </w:t>
      </w:r>
      <w:r w:rsidRPr="00081C43">
        <w:rPr>
          <w:rFonts w:ascii="Calibri" w:hAnsi="Calibri" w:cs="Calibri"/>
        </w:rPr>
        <w:tab/>
      </w:r>
      <w:proofErr w:type="spellStart"/>
      <w:r w:rsidRPr="00081C43">
        <w:rPr>
          <w:rFonts w:ascii="Calibri" w:hAnsi="Calibri" w:cs="Calibri"/>
        </w:rPr>
        <w:t>Zaghlool</w:t>
      </w:r>
      <w:proofErr w:type="spellEnd"/>
      <w:r w:rsidRPr="00081C43">
        <w:rPr>
          <w:rFonts w:ascii="Calibri" w:hAnsi="Calibri" w:cs="Calibri"/>
        </w:rPr>
        <w:t xml:space="preserve"> SB, Mook-Kanamori DO, Kader S, et al. Deep molecular phenotypes link complex disorders and physiological insult to CpG methylation. </w:t>
      </w:r>
      <w:r w:rsidRPr="00081C43">
        <w:rPr>
          <w:rFonts w:ascii="Calibri" w:hAnsi="Calibri" w:cs="Calibri"/>
          <w:i/>
          <w:iCs/>
        </w:rPr>
        <w:t>Hum Mol Genet</w:t>
      </w:r>
      <w:r w:rsidRPr="00081C43">
        <w:rPr>
          <w:rFonts w:ascii="Calibri" w:hAnsi="Calibri" w:cs="Calibri"/>
        </w:rPr>
        <w:t>. 2018;27(6):1106-1121. doi:10.1093/</w:t>
      </w:r>
      <w:proofErr w:type="spellStart"/>
      <w:r w:rsidRPr="00081C43">
        <w:rPr>
          <w:rFonts w:ascii="Calibri" w:hAnsi="Calibri" w:cs="Calibri"/>
        </w:rPr>
        <w:t>hmg</w:t>
      </w:r>
      <w:proofErr w:type="spellEnd"/>
      <w:r w:rsidRPr="00081C43">
        <w:rPr>
          <w:rFonts w:ascii="Calibri" w:hAnsi="Calibri" w:cs="Calibri"/>
        </w:rPr>
        <w:t>/ddy006</w:t>
      </w:r>
    </w:p>
    <w:p w14:paraId="18ECFEFD" w14:textId="77777777" w:rsidR="00081C43" w:rsidRPr="00081C43" w:rsidRDefault="00081C43" w:rsidP="00081C43">
      <w:pPr>
        <w:pStyle w:val="Bibliography"/>
        <w:rPr>
          <w:rFonts w:ascii="Calibri" w:hAnsi="Calibri" w:cs="Calibri"/>
        </w:rPr>
      </w:pPr>
      <w:r w:rsidRPr="00081C43">
        <w:rPr>
          <w:rFonts w:ascii="Calibri" w:hAnsi="Calibri" w:cs="Calibri"/>
        </w:rPr>
        <w:t xml:space="preserve">24. </w:t>
      </w:r>
      <w:r w:rsidRPr="00081C43">
        <w:rPr>
          <w:rFonts w:ascii="Calibri" w:hAnsi="Calibri" w:cs="Calibri"/>
        </w:rPr>
        <w:tab/>
      </w:r>
      <w:proofErr w:type="spellStart"/>
      <w:r w:rsidRPr="00081C43">
        <w:rPr>
          <w:rFonts w:ascii="Calibri" w:hAnsi="Calibri" w:cs="Calibri"/>
        </w:rPr>
        <w:t>Shaddox</w:t>
      </w:r>
      <w:proofErr w:type="spellEnd"/>
      <w:r w:rsidRPr="00081C43">
        <w:rPr>
          <w:rFonts w:ascii="Calibri" w:hAnsi="Calibri" w:cs="Calibri"/>
        </w:rPr>
        <w:t xml:space="preserve"> E, Stingo FC, Peterson CB, et al. A Bayesian Approach for Learning Gene Networks Underlying Disease Severity in COPD. </w:t>
      </w:r>
      <w:r w:rsidRPr="00081C43">
        <w:rPr>
          <w:rFonts w:ascii="Calibri" w:hAnsi="Calibri" w:cs="Calibri"/>
          <w:i/>
          <w:iCs/>
        </w:rPr>
        <w:t xml:space="preserve">Stat </w:t>
      </w:r>
      <w:proofErr w:type="spellStart"/>
      <w:r w:rsidRPr="00081C43">
        <w:rPr>
          <w:rFonts w:ascii="Calibri" w:hAnsi="Calibri" w:cs="Calibri"/>
          <w:i/>
          <w:iCs/>
        </w:rPr>
        <w:t>Biosci</w:t>
      </w:r>
      <w:proofErr w:type="spellEnd"/>
      <w:r w:rsidRPr="00081C43">
        <w:rPr>
          <w:rFonts w:ascii="Calibri" w:hAnsi="Calibri" w:cs="Calibri"/>
        </w:rPr>
        <w:t>. 2018;10(1):59-85. doi:10.1007/s12561-016-9176-6</w:t>
      </w:r>
    </w:p>
    <w:p w14:paraId="56FEEA94" w14:textId="77777777" w:rsidR="00081C43" w:rsidRPr="00081C43" w:rsidRDefault="00081C43" w:rsidP="00081C43">
      <w:pPr>
        <w:pStyle w:val="Bibliography"/>
        <w:rPr>
          <w:rFonts w:ascii="Calibri" w:hAnsi="Calibri" w:cs="Calibri"/>
        </w:rPr>
      </w:pPr>
      <w:r w:rsidRPr="00081C43">
        <w:rPr>
          <w:rFonts w:ascii="Calibri" w:hAnsi="Calibri" w:cs="Calibri"/>
        </w:rPr>
        <w:t xml:space="preserve">25. </w:t>
      </w:r>
      <w:r w:rsidRPr="00081C43">
        <w:rPr>
          <w:rFonts w:ascii="Calibri" w:hAnsi="Calibri" w:cs="Calibri"/>
        </w:rPr>
        <w:tab/>
        <w:t xml:space="preserve">Sachs K, Perez O, </w:t>
      </w:r>
      <w:proofErr w:type="spellStart"/>
      <w:r w:rsidRPr="00081C43">
        <w:rPr>
          <w:rFonts w:ascii="Calibri" w:hAnsi="Calibri" w:cs="Calibri"/>
        </w:rPr>
        <w:t>Pe’er</w:t>
      </w:r>
      <w:proofErr w:type="spellEnd"/>
      <w:r w:rsidRPr="00081C43">
        <w:rPr>
          <w:rFonts w:ascii="Calibri" w:hAnsi="Calibri" w:cs="Calibri"/>
        </w:rPr>
        <w:t xml:space="preserve"> D, </w:t>
      </w:r>
      <w:proofErr w:type="spellStart"/>
      <w:r w:rsidRPr="00081C43">
        <w:rPr>
          <w:rFonts w:ascii="Calibri" w:hAnsi="Calibri" w:cs="Calibri"/>
        </w:rPr>
        <w:t>Lauffenburger</w:t>
      </w:r>
      <w:proofErr w:type="spellEnd"/>
      <w:r w:rsidRPr="00081C43">
        <w:rPr>
          <w:rFonts w:ascii="Calibri" w:hAnsi="Calibri" w:cs="Calibri"/>
        </w:rPr>
        <w:t xml:space="preserve"> DA, Nolan GP. Causal Protein-Signaling Networks Derived from Multiparameter Single-Cell Data. </w:t>
      </w:r>
      <w:r w:rsidRPr="00081C43">
        <w:rPr>
          <w:rFonts w:ascii="Calibri" w:hAnsi="Calibri" w:cs="Calibri"/>
          <w:i/>
          <w:iCs/>
        </w:rPr>
        <w:t>Science</w:t>
      </w:r>
      <w:r w:rsidRPr="00081C43">
        <w:rPr>
          <w:rFonts w:ascii="Calibri" w:hAnsi="Calibri" w:cs="Calibri"/>
        </w:rPr>
        <w:t>. 2005;308(5721):523-529. doi:10.1126/science.1105809</w:t>
      </w:r>
    </w:p>
    <w:p w14:paraId="0C7A123A" w14:textId="77777777" w:rsidR="00081C43" w:rsidRPr="00081C43" w:rsidRDefault="00081C43" w:rsidP="00081C43">
      <w:pPr>
        <w:pStyle w:val="Bibliography"/>
        <w:rPr>
          <w:rFonts w:ascii="Calibri" w:hAnsi="Calibri" w:cs="Calibri"/>
        </w:rPr>
      </w:pPr>
      <w:r w:rsidRPr="00081C43">
        <w:rPr>
          <w:rFonts w:ascii="Calibri" w:hAnsi="Calibri" w:cs="Calibri"/>
        </w:rPr>
        <w:lastRenderedPageBreak/>
        <w:t xml:space="preserve">26. </w:t>
      </w:r>
      <w:r w:rsidRPr="00081C43">
        <w:rPr>
          <w:rFonts w:ascii="Calibri" w:hAnsi="Calibri" w:cs="Calibri"/>
        </w:rPr>
        <w:tab/>
        <w:t xml:space="preserve">Rudra P, Shi WJ, Russell P, et al. Predictive modeling of miRNA-mediated predisposition to alcohol-related phenotypes in mouse. </w:t>
      </w:r>
      <w:r w:rsidRPr="00081C43">
        <w:rPr>
          <w:rFonts w:ascii="Calibri" w:hAnsi="Calibri" w:cs="Calibri"/>
          <w:i/>
          <w:iCs/>
        </w:rPr>
        <w:t>BMC Genomics</w:t>
      </w:r>
      <w:r w:rsidRPr="00081C43">
        <w:rPr>
          <w:rFonts w:ascii="Calibri" w:hAnsi="Calibri" w:cs="Calibri"/>
        </w:rPr>
        <w:t>. 2018;19(1):639. doi:10.1186/s12864-018-5004-3</w:t>
      </w:r>
    </w:p>
    <w:p w14:paraId="4219E21C" w14:textId="77777777" w:rsidR="00081C43" w:rsidRPr="00081C43" w:rsidRDefault="00081C43" w:rsidP="00081C43">
      <w:pPr>
        <w:pStyle w:val="Bibliography"/>
        <w:rPr>
          <w:rFonts w:ascii="Calibri" w:hAnsi="Calibri" w:cs="Calibri"/>
        </w:rPr>
      </w:pPr>
      <w:r w:rsidRPr="00081C43">
        <w:rPr>
          <w:rFonts w:ascii="Calibri" w:hAnsi="Calibri" w:cs="Calibri"/>
        </w:rPr>
        <w:t xml:space="preserve">27. </w:t>
      </w:r>
      <w:r w:rsidRPr="00081C43">
        <w:rPr>
          <w:rFonts w:ascii="Calibri" w:hAnsi="Calibri" w:cs="Calibri"/>
        </w:rPr>
        <w:tab/>
        <w:t xml:space="preserve">Wright ML, </w:t>
      </w:r>
      <w:proofErr w:type="spellStart"/>
      <w:r w:rsidRPr="00081C43">
        <w:rPr>
          <w:rFonts w:ascii="Calibri" w:hAnsi="Calibri" w:cs="Calibri"/>
        </w:rPr>
        <w:t>Dozmorov</w:t>
      </w:r>
      <w:proofErr w:type="spellEnd"/>
      <w:r w:rsidRPr="00081C43">
        <w:rPr>
          <w:rFonts w:ascii="Calibri" w:hAnsi="Calibri" w:cs="Calibri"/>
        </w:rPr>
        <w:t xml:space="preserve"> MG, Wolen AR, et al. Establishing an analytic pipeline for genome-wide DNA methylation. </w:t>
      </w:r>
      <w:r w:rsidRPr="00081C43">
        <w:rPr>
          <w:rFonts w:ascii="Calibri" w:hAnsi="Calibri" w:cs="Calibri"/>
          <w:i/>
          <w:iCs/>
        </w:rPr>
        <w:t>Clin Epigenetics</w:t>
      </w:r>
      <w:r w:rsidRPr="00081C43">
        <w:rPr>
          <w:rFonts w:ascii="Calibri" w:hAnsi="Calibri" w:cs="Calibri"/>
        </w:rPr>
        <w:t>. 2016;8(1):45. doi:10.1186/s13148-016-0212-7</w:t>
      </w:r>
    </w:p>
    <w:p w14:paraId="760417FF" w14:textId="77777777" w:rsidR="00081C43" w:rsidRPr="00081C43" w:rsidRDefault="00081C43" w:rsidP="00081C43">
      <w:pPr>
        <w:pStyle w:val="Bibliography"/>
        <w:rPr>
          <w:rFonts w:ascii="Calibri" w:hAnsi="Calibri" w:cs="Calibri"/>
        </w:rPr>
      </w:pPr>
      <w:r w:rsidRPr="00081C43">
        <w:rPr>
          <w:rFonts w:ascii="Calibri" w:hAnsi="Calibri" w:cs="Calibri"/>
        </w:rPr>
        <w:t xml:space="preserve">28. </w:t>
      </w:r>
      <w:r w:rsidRPr="00081C43">
        <w:rPr>
          <w:rFonts w:ascii="Calibri" w:hAnsi="Calibri" w:cs="Calibri"/>
        </w:rPr>
        <w:tab/>
        <w:t xml:space="preserve">Johnson RK, </w:t>
      </w:r>
      <w:proofErr w:type="spellStart"/>
      <w:r w:rsidRPr="00081C43">
        <w:rPr>
          <w:rFonts w:ascii="Calibri" w:hAnsi="Calibri" w:cs="Calibri"/>
        </w:rPr>
        <w:t>Vanderlinden</w:t>
      </w:r>
      <w:proofErr w:type="spellEnd"/>
      <w:r w:rsidRPr="00081C43">
        <w:rPr>
          <w:rFonts w:ascii="Calibri" w:hAnsi="Calibri" w:cs="Calibri"/>
        </w:rPr>
        <w:t xml:space="preserve"> L, </w:t>
      </w:r>
      <w:proofErr w:type="spellStart"/>
      <w:r w:rsidRPr="00081C43">
        <w:rPr>
          <w:rFonts w:ascii="Calibri" w:hAnsi="Calibri" w:cs="Calibri"/>
        </w:rPr>
        <w:t>DeFelice</w:t>
      </w:r>
      <w:proofErr w:type="spellEnd"/>
      <w:r w:rsidRPr="00081C43">
        <w:rPr>
          <w:rFonts w:ascii="Calibri" w:hAnsi="Calibri" w:cs="Calibri"/>
        </w:rPr>
        <w:t xml:space="preserve"> BC, et al. Metabolite-related dietary patterns and the development of islet autoimmunity. </w:t>
      </w:r>
      <w:r w:rsidRPr="00081C43">
        <w:rPr>
          <w:rFonts w:ascii="Calibri" w:hAnsi="Calibri" w:cs="Calibri"/>
          <w:i/>
          <w:iCs/>
        </w:rPr>
        <w:t>Sci Rep</w:t>
      </w:r>
      <w:r w:rsidRPr="00081C43">
        <w:rPr>
          <w:rFonts w:ascii="Calibri" w:hAnsi="Calibri" w:cs="Calibri"/>
        </w:rPr>
        <w:t>. 2019;9(1):14819. doi:10.1038/s41598-019-51251-4</w:t>
      </w:r>
    </w:p>
    <w:p w14:paraId="16198AF3" w14:textId="77777777" w:rsidR="00081C43" w:rsidRPr="00081C43" w:rsidRDefault="00081C43" w:rsidP="00081C43">
      <w:pPr>
        <w:pStyle w:val="Bibliography"/>
        <w:rPr>
          <w:rFonts w:ascii="Calibri" w:hAnsi="Calibri" w:cs="Calibri"/>
        </w:rPr>
      </w:pPr>
      <w:r w:rsidRPr="00081C43">
        <w:rPr>
          <w:rFonts w:ascii="Calibri" w:hAnsi="Calibri" w:cs="Calibri"/>
        </w:rPr>
        <w:t xml:space="preserve">29. </w:t>
      </w:r>
      <w:r w:rsidRPr="00081C43">
        <w:rPr>
          <w:rFonts w:ascii="Calibri" w:hAnsi="Calibri" w:cs="Calibri"/>
        </w:rPr>
        <w:tab/>
      </w:r>
      <w:proofErr w:type="spellStart"/>
      <w:r w:rsidRPr="00081C43">
        <w:rPr>
          <w:rFonts w:ascii="Calibri" w:hAnsi="Calibri" w:cs="Calibri"/>
        </w:rPr>
        <w:t>Conneely</w:t>
      </w:r>
      <w:proofErr w:type="spellEnd"/>
      <w:r w:rsidRPr="00081C43">
        <w:rPr>
          <w:rFonts w:ascii="Calibri" w:hAnsi="Calibri" w:cs="Calibri"/>
        </w:rPr>
        <w:t xml:space="preserve"> KN, </w:t>
      </w:r>
      <w:proofErr w:type="spellStart"/>
      <w:r w:rsidRPr="00081C43">
        <w:rPr>
          <w:rFonts w:ascii="Calibri" w:hAnsi="Calibri" w:cs="Calibri"/>
        </w:rPr>
        <w:t>Boehnke</w:t>
      </w:r>
      <w:proofErr w:type="spellEnd"/>
      <w:r w:rsidRPr="00081C43">
        <w:rPr>
          <w:rFonts w:ascii="Calibri" w:hAnsi="Calibri" w:cs="Calibri"/>
        </w:rPr>
        <w:t xml:space="preserve"> M. So Many Correlated Tests, So Little Time! Rapid Adjustment of P Values for Multiple Correlated Tests. </w:t>
      </w:r>
      <w:r w:rsidRPr="00081C43">
        <w:rPr>
          <w:rFonts w:ascii="Calibri" w:hAnsi="Calibri" w:cs="Calibri"/>
          <w:i/>
          <w:iCs/>
        </w:rPr>
        <w:t>Am J Hum Genet</w:t>
      </w:r>
      <w:r w:rsidRPr="00081C43">
        <w:rPr>
          <w:rFonts w:ascii="Calibri" w:hAnsi="Calibri" w:cs="Calibri"/>
        </w:rPr>
        <w:t>. 2007;81(6):1158-1168. doi:10.1086/522036</w:t>
      </w:r>
    </w:p>
    <w:p w14:paraId="6CF442BF" w14:textId="77777777" w:rsidR="00081C43" w:rsidRPr="00081C43" w:rsidRDefault="00081C43" w:rsidP="00081C43">
      <w:pPr>
        <w:pStyle w:val="Bibliography"/>
        <w:rPr>
          <w:rFonts w:ascii="Calibri" w:hAnsi="Calibri" w:cs="Calibri"/>
        </w:rPr>
      </w:pPr>
      <w:r w:rsidRPr="00081C43">
        <w:rPr>
          <w:rFonts w:ascii="Calibri" w:hAnsi="Calibri" w:cs="Calibri"/>
        </w:rPr>
        <w:t xml:space="preserve">30. </w:t>
      </w:r>
      <w:r w:rsidRPr="00081C43">
        <w:rPr>
          <w:rFonts w:ascii="Calibri" w:hAnsi="Calibri" w:cs="Calibri"/>
        </w:rPr>
        <w:tab/>
        <w:t xml:space="preserve">Millstein J, Chen GK, Breton CV. </w:t>
      </w:r>
      <w:proofErr w:type="spellStart"/>
      <w:r w:rsidRPr="00081C43">
        <w:rPr>
          <w:rFonts w:ascii="Calibri" w:hAnsi="Calibri" w:cs="Calibri"/>
        </w:rPr>
        <w:t>cit</w:t>
      </w:r>
      <w:proofErr w:type="spellEnd"/>
      <w:r w:rsidRPr="00081C43">
        <w:rPr>
          <w:rFonts w:ascii="Calibri" w:hAnsi="Calibri" w:cs="Calibri"/>
        </w:rPr>
        <w:t xml:space="preserve">: hypothesis testing software for mediation analysis in genomic applications. </w:t>
      </w:r>
      <w:r w:rsidRPr="00081C43">
        <w:rPr>
          <w:rFonts w:ascii="Calibri" w:hAnsi="Calibri" w:cs="Calibri"/>
          <w:i/>
          <w:iCs/>
        </w:rPr>
        <w:t>Bioinformatics</w:t>
      </w:r>
      <w:r w:rsidRPr="00081C43">
        <w:rPr>
          <w:rFonts w:ascii="Calibri" w:hAnsi="Calibri" w:cs="Calibri"/>
        </w:rPr>
        <w:t>. 2016;32(15):2364-2365. doi:10.1093/bioinformatics/btw135</w:t>
      </w:r>
    </w:p>
    <w:p w14:paraId="71B19B9C" w14:textId="77777777" w:rsidR="00081C43" w:rsidRPr="00081C43" w:rsidRDefault="00081C43" w:rsidP="00081C43">
      <w:pPr>
        <w:pStyle w:val="Bibliography"/>
        <w:rPr>
          <w:rFonts w:ascii="Calibri" w:hAnsi="Calibri" w:cs="Calibri"/>
        </w:rPr>
      </w:pPr>
      <w:r w:rsidRPr="00081C43">
        <w:rPr>
          <w:rFonts w:ascii="Calibri" w:hAnsi="Calibri" w:cs="Calibri"/>
        </w:rPr>
        <w:t xml:space="preserve">31. </w:t>
      </w:r>
      <w:r w:rsidRPr="00081C43">
        <w:rPr>
          <w:rFonts w:ascii="Calibri" w:hAnsi="Calibri" w:cs="Calibri"/>
        </w:rPr>
        <w:tab/>
        <w:t xml:space="preserve">Millstein J, Zhang B, Zhu J, </w:t>
      </w:r>
      <w:proofErr w:type="spellStart"/>
      <w:r w:rsidRPr="00081C43">
        <w:rPr>
          <w:rFonts w:ascii="Calibri" w:hAnsi="Calibri" w:cs="Calibri"/>
        </w:rPr>
        <w:t>Schadt</w:t>
      </w:r>
      <w:proofErr w:type="spellEnd"/>
      <w:r w:rsidRPr="00081C43">
        <w:rPr>
          <w:rFonts w:ascii="Calibri" w:hAnsi="Calibri" w:cs="Calibri"/>
        </w:rPr>
        <w:t xml:space="preserve"> EE. Disentangling molecular relationships with a causal inference test. </w:t>
      </w:r>
      <w:r w:rsidRPr="00081C43">
        <w:rPr>
          <w:rFonts w:ascii="Calibri" w:hAnsi="Calibri" w:cs="Calibri"/>
          <w:i/>
          <w:iCs/>
        </w:rPr>
        <w:t>BMC Genet</w:t>
      </w:r>
      <w:r w:rsidRPr="00081C43">
        <w:rPr>
          <w:rFonts w:ascii="Calibri" w:hAnsi="Calibri" w:cs="Calibri"/>
        </w:rPr>
        <w:t>. 2009;10(1):23. doi:10.1186/1471-2156-10-23</w:t>
      </w:r>
    </w:p>
    <w:p w14:paraId="45ABA42F" w14:textId="77777777" w:rsidR="00081C43" w:rsidRPr="00081C43" w:rsidRDefault="00081C43" w:rsidP="00081C43">
      <w:pPr>
        <w:pStyle w:val="Bibliography"/>
        <w:rPr>
          <w:rFonts w:ascii="Calibri" w:hAnsi="Calibri" w:cs="Calibri"/>
        </w:rPr>
      </w:pPr>
      <w:r w:rsidRPr="00081C43">
        <w:rPr>
          <w:rFonts w:ascii="Calibri" w:hAnsi="Calibri" w:cs="Calibri"/>
        </w:rPr>
        <w:t xml:space="preserve">32. </w:t>
      </w:r>
      <w:r w:rsidRPr="00081C43">
        <w:rPr>
          <w:rFonts w:ascii="Calibri" w:hAnsi="Calibri" w:cs="Calibri"/>
        </w:rPr>
        <w:tab/>
        <w:t xml:space="preserve">Nagarajan R, Scutari M, </w:t>
      </w:r>
      <w:proofErr w:type="spellStart"/>
      <w:r w:rsidRPr="00081C43">
        <w:rPr>
          <w:rFonts w:ascii="Calibri" w:hAnsi="Calibri" w:cs="Calibri"/>
        </w:rPr>
        <w:t>Lèbre</w:t>
      </w:r>
      <w:proofErr w:type="spellEnd"/>
      <w:r w:rsidRPr="00081C43">
        <w:rPr>
          <w:rFonts w:ascii="Calibri" w:hAnsi="Calibri" w:cs="Calibri"/>
        </w:rPr>
        <w:t xml:space="preserve"> S. </w:t>
      </w:r>
      <w:r w:rsidRPr="00081C43">
        <w:rPr>
          <w:rFonts w:ascii="Calibri" w:hAnsi="Calibri" w:cs="Calibri"/>
          <w:i/>
          <w:iCs/>
        </w:rPr>
        <w:t>Bayesian Networks in R</w:t>
      </w:r>
      <w:r w:rsidRPr="00081C43">
        <w:rPr>
          <w:rFonts w:ascii="Calibri" w:hAnsi="Calibri" w:cs="Calibri"/>
        </w:rPr>
        <w:t>.; 2013. doi:10.1007/978-1-4614-6446-4</w:t>
      </w:r>
    </w:p>
    <w:p w14:paraId="64C68A4B" w14:textId="77777777" w:rsidR="00081C43" w:rsidRPr="00081C43" w:rsidRDefault="00081C43" w:rsidP="00081C43">
      <w:pPr>
        <w:pStyle w:val="Bibliography"/>
        <w:rPr>
          <w:rFonts w:ascii="Calibri" w:hAnsi="Calibri" w:cs="Calibri"/>
        </w:rPr>
      </w:pPr>
      <w:r w:rsidRPr="00081C43">
        <w:rPr>
          <w:rFonts w:ascii="Calibri" w:hAnsi="Calibri" w:cs="Calibri"/>
        </w:rPr>
        <w:t xml:space="preserve">33. </w:t>
      </w:r>
      <w:r w:rsidRPr="00081C43">
        <w:rPr>
          <w:rFonts w:ascii="Calibri" w:hAnsi="Calibri" w:cs="Calibri"/>
        </w:rPr>
        <w:tab/>
        <w:t xml:space="preserve">Scutari M, Denis J-B. </w:t>
      </w:r>
      <w:r w:rsidRPr="00081C43">
        <w:rPr>
          <w:rFonts w:ascii="Calibri" w:hAnsi="Calibri" w:cs="Calibri"/>
          <w:i/>
          <w:iCs/>
        </w:rPr>
        <w:t>Bayesian Networks: With Examples in R</w:t>
      </w:r>
      <w:r w:rsidRPr="00081C43">
        <w:rPr>
          <w:rFonts w:ascii="Calibri" w:hAnsi="Calibri" w:cs="Calibri"/>
        </w:rPr>
        <w:t>. 0 ed. Chapman and Hall/CRC; 2014. doi:10.1201/b17065</w:t>
      </w:r>
    </w:p>
    <w:p w14:paraId="2FB45CAD" w14:textId="77777777" w:rsidR="00081C43" w:rsidRPr="00081C43" w:rsidRDefault="00081C43" w:rsidP="00081C43">
      <w:pPr>
        <w:pStyle w:val="Bibliography"/>
        <w:rPr>
          <w:rFonts w:ascii="Calibri" w:hAnsi="Calibri" w:cs="Calibri"/>
        </w:rPr>
      </w:pPr>
      <w:r w:rsidRPr="00081C43">
        <w:rPr>
          <w:rFonts w:ascii="Calibri" w:hAnsi="Calibri" w:cs="Calibri"/>
        </w:rPr>
        <w:t xml:space="preserve">34. </w:t>
      </w:r>
      <w:r w:rsidRPr="00081C43">
        <w:rPr>
          <w:rFonts w:ascii="Calibri" w:hAnsi="Calibri" w:cs="Calibri"/>
        </w:rPr>
        <w:tab/>
        <w:t xml:space="preserve">Nagarajan R, Scutari M, </w:t>
      </w:r>
      <w:proofErr w:type="spellStart"/>
      <w:r w:rsidRPr="00081C43">
        <w:rPr>
          <w:rFonts w:ascii="Calibri" w:hAnsi="Calibri" w:cs="Calibri"/>
        </w:rPr>
        <w:t>Lèbre</w:t>
      </w:r>
      <w:proofErr w:type="spellEnd"/>
      <w:r w:rsidRPr="00081C43">
        <w:rPr>
          <w:rFonts w:ascii="Calibri" w:hAnsi="Calibri" w:cs="Calibri"/>
        </w:rPr>
        <w:t xml:space="preserve"> S. </w:t>
      </w:r>
      <w:r w:rsidRPr="00081C43">
        <w:rPr>
          <w:rFonts w:ascii="Calibri" w:hAnsi="Calibri" w:cs="Calibri"/>
          <w:i/>
          <w:iCs/>
        </w:rPr>
        <w:t>Bayesian Networks in R</w:t>
      </w:r>
      <w:r w:rsidRPr="00081C43">
        <w:rPr>
          <w:rFonts w:ascii="Calibri" w:hAnsi="Calibri" w:cs="Calibri"/>
        </w:rPr>
        <w:t>. Springer New York; 2013. doi:10.1007/978-1-4614-6446-4</w:t>
      </w:r>
    </w:p>
    <w:p w14:paraId="3554353C" w14:textId="77777777" w:rsidR="00081C43" w:rsidRPr="00081C43" w:rsidRDefault="00081C43" w:rsidP="00081C43">
      <w:pPr>
        <w:pStyle w:val="Bibliography"/>
        <w:rPr>
          <w:rFonts w:ascii="Calibri" w:hAnsi="Calibri" w:cs="Calibri"/>
        </w:rPr>
      </w:pPr>
      <w:r w:rsidRPr="00081C43">
        <w:rPr>
          <w:rFonts w:ascii="Calibri" w:hAnsi="Calibri" w:cs="Calibri"/>
        </w:rPr>
        <w:t xml:space="preserve">35. </w:t>
      </w:r>
      <w:r w:rsidRPr="00081C43">
        <w:rPr>
          <w:rFonts w:ascii="Calibri" w:hAnsi="Calibri" w:cs="Calibri"/>
        </w:rPr>
        <w:tab/>
      </w:r>
      <w:proofErr w:type="spellStart"/>
      <w:r w:rsidRPr="00081C43">
        <w:rPr>
          <w:rFonts w:ascii="Calibri" w:hAnsi="Calibri" w:cs="Calibri"/>
        </w:rPr>
        <w:t>Spiegelhalter</w:t>
      </w:r>
      <w:proofErr w:type="spellEnd"/>
      <w:r w:rsidRPr="00081C43">
        <w:rPr>
          <w:rFonts w:ascii="Calibri" w:hAnsi="Calibri" w:cs="Calibri"/>
        </w:rPr>
        <w:t xml:space="preserve"> DJ, Best NG, Carlin BP, Van Der Linde A. Bayesian measures of model complexity and fit. </w:t>
      </w:r>
      <w:r w:rsidRPr="00081C43">
        <w:rPr>
          <w:rFonts w:ascii="Calibri" w:hAnsi="Calibri" w:cs="Calibri"/>
          <w:i/>
          <w:iCs/>
        </w:rPr>
        <w:t xml:space="preserve">J R Stat Soc Ser B Stat </w:t>
      </w:r>
      <w:proofErr w:type="spellStart"/>
      <w:r w:rsidRPr="00081C43">
        <w:rPr>
          <w:rFonts w:ascii="Calibri" w:hAnsi="Calibri" w:cs="Calibri"/>
          <w:i/>
          <w:iCs/>
        </w:rPr>
        <w:t>Methodol</w:t>
      </w:r>
      <w:proofErr w:type="spellEnd"/>
      <w:r w:rsidRPr="00081C43">
        <w:rPr>
          <w:rFonts w:ascii="Calibri" w:hAnsi="Calibri" w:cs="Calibri"/>
        </w:rPr>
        <w:t>. 2002;64(4):583-616. doi:10.1111/1467-9868.00353</w:t>
      </w:r>
    </w:p>
    <w:p w14:paraId="7A8B1736" w14:textId="77777777" w:rsidR="00081C43" w:rsidRPr="00081C43" w:rsidRDefault="00081C43" w:rsidP="00081C43">
      <w:pPr>
        <w:pStyle w:val="Bibliography"/>
        <w:rPr>
          <w:rFonts w:ascii="Calibri" w:hAnsi="Calibri" w:cs="Calibri"/>
        </w:rPr>
      </w:pPr>
      <w:r w:rsidRPr="00081C43">
        <w:rPr>
          <w:rFonts w:ascii="Calibri" w:hAnsi="Calibri" w:cs="Calibri"/>
        </w:rPr>
        <w:t xml:space="preserve">36. </w:t>
      </w:r>
      <w:r w:rsidRPr="00081C43">
        <w:rPr>
          <w:rFonts w:ascii="Calibri" w:hAnsi="Calibri" w:cs="Calibri"/>
        </w:rPr>
        <w:tab/>
        <w:t xml:space="preserve">Plummer M. </w:t>
      </w:r>
      <w:proofErr w:type="spellStart"/>
      <w:r w:rsidRPr="00081C43">
        <w:rPr>
          <w:rFonts w:ascii="Calibri" w:hAnsi="Calibri" w:cs="Calibri"/>
        </w:rPr>
        <w:t>rjags</w:t>
      </w:r>
      <w:proofErr w:type="spellEnd"/>
      <w:r w:rsidRPr="00081C43">
        <w:rPr>
          <w:rFonts w:ascii="Calibri" w:hAnsi="Calibri" w:cs="Calibri"/>
        </w:rPr>
        <w:t xml:space="preserve">: Bayesian graphical models using MCMC. </w:t>
      </w:r>
      <w:r w:rsidRPr="00081C43">
        <w:rPr>
          <w:rFonts w:ascii="Calibri" w:hAnsi="Calibri" w:cs="Calibri"/>
          <w:i/>
          <w:iCs/>
        </w:rPr>
        <w:t>R Package Version</w:t>
      </w:r>
      <w:r w:rsidRPr="00081C43">
        <w:rPr>
          <w:rFonts w:ascii="Calibri" w:hAnsi="Calibri" w:cs="Calibri"/>
        </w:rPr>
        <w:t>. 2016;4(6).</w:t>
      </w:r>
    </w:p>
    <w:p w14:paraId="45065958" w14:textId="77777777" w:rsidR="00081C43" w:rsidRPr="00081C43" w:rsidRDefault="00081C43" w:rsidP="00081C43">
      <w:pPr>
        <w:pStyle w:val="Bibliography"/>
        <w:rPr>
          <w:rFonts w:ascii="Calibri" w:hAnsi="Calibri" w:cs="Calibri"/>
        </w:rPr>
      </w:pPr>
      <w:r w:rsidRPr="00081C43">
        <w:rPr>
          <w:rFonts w:ascii="Calibri" w:hAnsi="Calibri" w:cs="Calibri"/>
        </w:rPr>
        <w:t xml:space="preserve">37. </w:t>
      </w:r>
      <w:r w:rsidRPr="00081C43">
        <w:rPr>
          <w:rFonts w:ascii="Calibri" w:hAnsi="Calibri" w:cs="Calibri"/>
        </w:rPr>
        <w:tab/>
      </w:r>
      <w:proofErr w:type="spellStart"/>
      <w:r w:rsidRPr="00081C43">
        <w:rPr>
          <w:rFonts w:ascii="Calibri" w:hAnsi="Calibri" w:cs="Calibri"/>
        </w:rPr>
        <w:t>Spiegelhalter</w:t>
      </w:r>
      <w:proofErr w:type="spellEnd"/>
      <w:r w:rsidRPr="00081C43">
        <w:rPr>
          <w:rFonts w:ascii="Calibri" w:hAnsi="Calibri" w:cs="Calibri"/>
        </w:rPr>
        <w:t xml:space="preserve"> DJ, Best NG, Carlin BP, Linde AVD. Bayesian measures of model complexity and fit. </w:t>
      </w:r>
      <w:r w:rsidRPr="00081C43">
        <w:rPr>
          <w:rFonts w:ascii="Calibri" w:hAnsi="Calibri" w:cs="Calibri"/>
          <w:i/>
          <w:iCs/>
        </w:rPr>
        <w:t xml:space="preserve">J R Stat Soc Ser B Stat </w:t>
      </w:r>
      <w:proofErr w:type="spellStart"/>
      <w:r w:rsidRPr="00081C43">
        <w:rPr>
          <w:rFonts w:ascii="Calibri" w:hAnsi="Calibri" w:cs="Calibri"/>
          <w:i/>
          <w:iCs/>
        </w:rPr>
        <w:t>Methodol</w:t>
      </w:r>
      <w:proofErr w:type="spellEnd"/>
      <w:r w:rsidRPr="00081C43">
        <w:rPr>
          <w:rFonts w:ascii="Calibri" w:hAnsi="Calibri" w:cs="Calibri"/>
        </w:rPr>
        <w:t>. 2002;64(4):583-639. doi:10.1111/1467-9868.00353</w:t>
      </w:r>
    </w:p>
    <w:p w14:paraId="1F9E6002" w14:textId="77777777" w:rsidR="00081C43" w:rsidRPr="00081C43" w:rsidRDefault="00081C43" w:rsidP="00081C43">
      <w:pPr>
        <w:pStyle w:val="Bibliography"/>
        <w:rPr>
          <w:rFonts w:ascii="Calibri" w:hAnsi="Calibri" w:cs="Calibri"/>
        </w:rPr>
      </w:pPr>
      <w:r w:rsidRPr="00081C43">
        <w:rPr>
          <w:rFonts w:ascii="Calibri" w:hAnsi="Calibri" w:cs="Calibri"/>
        </w:rPr>
        <w:t xml:space="preserve">38. </w:t>
      </w:r>
      <w:r w:rsidRPr="00081C43">
        <w:rPr>
          <w:rFonts w:ascii="Calibri" w:hAnsi="Calibri" w:cs="Calibri"/>
        </w:rPr>
        <w:tab/>
        <w:t xml:space="preserve">Scutari M. Learning Bayesian Networks with the </w:t>
      </w:r>
      <w:proofErr w:type="spellStart"/>
      <w:r w:rsidRPr="00081C43">
        <w:rPr>
          <w:rFonts w:ascii="Calibri" w:hAnsi="Calibri" w:cs="Calibri"/>
        </w:rPr>
        <w:t>bnlearn</w:t>
      </w:r>
      <w:proofErr w:type="spellEnd"/>
      <w:r w:rsidRPr="00081C43">
        <w:rPr>
          <w:rFonts w:ascii="Calibri" w:hAnsi="Calibri" w:cs="Calibri"/>
        </w:rPr>
        <w:t xml:space="preserve"> R Package. </w:t>
      </w:r>
      <w:r w:rsidRPr="00081C43">
        <w:rPr>
          <w:rFonts w:ascii="Calibri" w:hAnsi="Calibri" w:cs="Calibri"/>
          <w:i/>
          <w:iCs/>
        </w:rPr>
        <w:t>ArXiv09083817 Stat</w:t>
      </w:r>
      <w:r w:rsidRPr="00081C43">
        <w:rPr>
          <w:rFonts w:ascii="Calibri" w:hAnsi="Calibri" w:cs="Calibri"/>
        </w:rPr>
        <w:t>. Published online July 10, 2010. Accessed August 9, 2020. http://arxiv.org/abs/0908.3817</w:t>
      </w:r>
    </w:p>
    <w:p w14:paraId="5F70008D" w14:textId="56297CEE"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21"/>
      <w:footerReference w:type="default" r:id="rId2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Tim Vigers" w:date="2020-08-16T13:42:00Z" w:initials="TV">
    <w:p w14:paraId="092725B3" w14:textId="6330C4F2" w:rsidR="001F1F5C" w:rsidRDefault="001F1F5C">
      <w:pPr>
        <w:pStyle w:val="CommentText"/>
      </w:pPr>
      <w:r>
        <w:rPr>
          <w:rStyle w:val="CommentReference"/>
        </w:rPr>
        <w:annotationRef/>
      </w:r>
      <w:r w:rsidR="004C34AD">
        <w:rPr>
          <w:noProof/>
        </w:rPr>
        <w:t>Let me know if there are better tools</w:t>
      </w:r>
      <w:r w:rsidR="004C34AD">
        <w:rPr>
          <w:noProof/>
        </w:rPr>
        <w:t>!</w:t>
      </w:r>
    </w:p>
  </w:comment>
  <w:comment w:id="12" w:author="Tim Vigers" w:date="2020-08-16T13:53:00Z" w:initials="TV">
    <w:p w14:paraId="48B9DB51" w14:textId="2CD34169" w:rsidR="00AB0873" w:rsidRDefault="00AB0873">
      <w:pPr>
        <w:pStyle w:val="CommentText"/>
      </w:pPr>
      <w:r>
        <w:rPr>
          <w:rStyle w:val="CommentReference"/>
        </w:rPr>
        <w:annotationRef/>
      </w:r>
      <w:r>
        <w:t>Is this going way too far?</w:t>
      </w:r>
    </w:p>
  </w:comment>
  <w:comment w:id="23" w:author="Tim Vigers" w:date="2020-07-13T14:53:00Z" w:initials="TV">
    <w:p w14:paraId="4405D9B2" w14:textId="66FB3D42" w:rsidR="006A7B09" w:rsidRDefault="006A7B09">
      <w:pPr>
        <w:pStyle w:val="CommentText"/>
      </w:pPr>
      <w:r>
        <w:rPr>
          <w:rStyle w:val="CommentReference"/>
        </w:rPr>
        <w:annotationRef/>
      </w:r>
      <w:r>
        <w:t>I’m still not really clear on how to do this. What should I put in the proposal?</w:t>
      </w:r>
    </w:p>
  </w:comment>
  <w:comment w:id="24" w:author="Kechris, Katerina" w:date="2020-07-28T10:32:00Z" w:initials="KK">
    <w:p w14:paraId="68B91B32" w14:textId="594783FF" w:rsidR="006A7B09" w:rsidRDefault="006A7B09">
      <w:pPr>
        <w:pStyle w:val="CommentText"/>
      </w:pPr>
      <w:r>
        <w:rPr>
          <w:rStyle w:val="CommentReference"/>
        </w:rPr>
        <w:annotationRef/>
      </w:r>
      <w:r>
        <w:t>We can talk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2725B3" w15:done="0"/>
  <w15:commentEx w15:paraId="48B9DB51" w15:done="0"/>
  <w15:commentEx w15:paraId="4405D9B2" w15:done="0"/>
  <w15:commentEx w15:paraId="68B91B32" w15:paraIdParent="4405D9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3B663" w16cex:dateUtc="2020-08-16T19:42:00Z"/>
  <w16cex:commentExtensible w16cex:durableId="22E3B8F5" w16cex:dateUtc="2020-08-16T19:53:00Z"/>
  <w16cex:commentExtensible w16cex:durableId="22B6F404" w16cex:dateUtc="2020-07-13T2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2725B3" w16cid:durableId="22E3B663"/>
  <w16cid:commentId w16cid:paraId="48B9DB51" w16cid:durableId="22E3B8F5"/>
  <w16cid:commentId w16cid:paraId="4405D9B2" w16cid:durableId="22B6F404"/>
  <w16cid:commentId w16cid:paraId="68B91B32" w16cid:durableId="22CA7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1EBD9B" w14:textId="77777777" w:rsidR="004C34AD" w:rsidRDefault="004C34AD" w:rsidP="004B3655">
      <w:r>
        <w:separator/>
      </w:r>
    </w:p>
  </w:endnote>
  <w:endnote w:type="continuationSeparator" w:id="0">
    <w:p w14:paraId="60B7D02B" w14:textId="77777777" w:rsidR="004C34AD" w:rsidRDefault="004C34AD"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inionPro">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Content>
      <w:p w14:paraId="021872B8" w14:textId="31B97421" w:rsidR="006A7B09" w:rsidRDefault="006A7B09"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6A7B09" w:rsidRDefault="006A7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Content>
      <w:p w14:paraId="6021DC2F" w14:textId="61C9E918" w:rsidR="006A7B09" w:rsidRDefault="006A7B09"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6A7B09" w:rsidRDefault="006A7B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08B7A" w14:textId="77777777" w:rsidR="004C34AD" w:rsidRDefault="004C34AD" w:rsidP="004B3655">
      <w:r>
        <w:separator/>
      </w:r>
    </w:p>
  </w:footnote>
  <w:footnote w:type="continuationSeparator" w:id="0">
    <w:p w14:paraId="5FED8F80" w14:textId="77777777" w:rsidR="004C34AD" w:rsidRDefault="004C34AD"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chris, Katerina">
    <w15:presenceInfo w15:providerId="None" w15:userId="Kechris, Kate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08D7"/>
    <w:rsid w:val="00001CE4"/>
    <w:rsid w:val="00003190"/>
    <w:rsid w:val="000040EB"/>
    <w:rsid w:val="0000778C"/>
    <w:rsid w:val="00010985"/>
    <w:rsid w:val="00010F19"/>
    <w:rsid w:val="00014991"/>
    <w:rsid w:val="00016E43"/>
    <w:rsid w:val="0002026A"/>
    <w:rsid w:val="00021523"/>
    <w:rsid w:val="000216A7"/>
    <w:rsid w:val="00022D77"/>
    <w:rsid w:val="00023CDE"/>
    <w:rsid w:val="0002415D"/>
    <w:rsid w:val="000253BA"/>
    <w:rsid w:val="000259E2"/>
    <w:rsid w:val="00025A28"/>
    <w:rsid w:val="000270D0"/>
    <w:rsid w:val="000308F1"/>
    <w:rsid w:val="0003105A"/>
    <w:rsid w:val="0003127C"/>
    <w:rsid w:val="00035FED"/>
    <w:rsid w:val="000375F7"/>
    <w:rsid w:val="00041682"/>
    <w:rsid w:val="00043A1C"/>
    <w:rsid w:val="00044B17"/>
    <w:rsid w:val="00046A43"/>
    <w:rsid w:val="0004788E"/>
    <w:rsid w:val="00047C52"/>
    <w:rsid w:val="00050168"/>
    <w:rsid w:val="000512DA"/>
    <w:rsid w:val="0005185C"/>
    <w:rsid w:val="00051AFE"/>
    <w:rsid w:val="00051EC4"/>
    <w:rsid w:val="0005472A"/>
    <w:rsid w:val="00056435"/>
    <w:rsid w:val="0005680A"/>
    <w:rsid w:val="00060457"/>
    <w:rsid w:val="000608ED"/>
    <w:rsid w:val="00060A90"/>
    <w:rsid w:val="000628E3"/>
    <w:rsid w:val="00062A48"/>
    <w:rsid w:val="00071EE3"/>
    <w:rsid w:val="00072678"/>
    <w:rsid w:val="000726D0"/>
    <w:rsid w:val="00072704"/>
    <w:rsid w:val="00072AA2"/>
    <w:rsid w:val="0007338C"/>
    <w:rsid w:val="00073F31"/>
    <w:rsid w:val="0007422D"/>
    <w:rsid w:val="0007793B"/>
    <w:rsid w:val="00077E20"/>
    <w:rsid w:val="00077EC0"/>
    <w:rsid w:val="00081C43"/>
    <w:rsid w:val="00082680"/>
    <w:rsid w:val="00083A9F"/>
    <w:rsid w:val="00084A06"/>
    <w:rsid w:val="00090B9B"/>
    <w:rsid w:val="0009103E"/>
    <w:rsid w:val="00093176"/>
    <w:rsid w:val="000949F3"/>
    <w:rsid w:val="000A0705"/>
    <w:rsid w:val="000A17AB"/>
    <w:rsid w:val="000A2C5C"/>
    <w:rsid w:val="000A62F3"/>
    <w:rsid w:val="000B17E5"/>
    <w:rsid w:val="000B3C44"/>
    <w:rsid w:val="000B4253"/>
    <w:rsid w:val="000B4A58"/>
    <w:rsid w:val="000B7F40"/>
    <w:rsid w:val="000B7F97"/>
    <w:rsid w:val="000C089B"/>
    <w:rsid w:val="000C122F"/>
    <w:rsid w:val="000C1CAA"/>
    <w:rsid w:val="000C270C"/>
    <w:rsid w:val="000C2D29"/>
    <w:rsid w:val="000C30C0"/>
    <w:rsid w:val="000C316A"/>
    <w:rsid w:val="000C3695"/>
    <w:rsid w:val="000C41DB"/>
    <w:rsid w:val="000C4CAE"/>
    <w:rsid w:val="000C5503"/>
    <w:rsid w:val="000C5BDB"/>
    <w:rsid w:val="000C5DF3"/>
    <w:rsid w:val="000C6FBE"/>
    <w:rsid w:val="000C71B4"/>
    <w:rsid w:val="000C781E"/>
    <w:rsid w:val="000D0C1B"/>
    <w:rsid w:val="000D2575"/>
    <w:rsid w:val="000D2AB3"/>
    <w:rsid w:val="000D370F"/>
    <w:rsid w:val="000D3D0A"/>
    <w:rsid w:val="000D46E3"/>
    <w:rsid w:val="000D6626"/>
    <w:rsid w:val="000D738E"/>
    <w:rsid w:val="000D7983"/>
    <w:rsid w:val="000D7C84"/>
    <w:rsid w:val="000D7D21"/>
    <w:rsid w:val="000E3CC9"/>
    <w:rsid w:val="000E5521"/>
    <w:rsid w:val="000E7354"/>
    <w:rsid w:val="000F1394"/>
    <w:rsid w:val="000F1C4A"/>
    <w:rsid w:val="000F1FC3"/>
    <w:rsid w:val="000F251F"/>
    <w:rsid w:val="000F2F31"/>
    <w:rsid w:val="000F30E6"/>
    <w:rsid w:val="000F31BB"/>
    <w:rsid w:val="000F3335"/>
    <w:rsid w:val="000F3509"/>
    <w:rsid w:val="000F42A1"/>
    <w:rsid w:val="000F60D1"/>
    <w:rsid w:val="000F6533"/>
    <w:rsid w:val="000F65EF"/>
    <w:rsid w:val="000F6B9A"/>
    <w:rsid w:val="000F74CC"/>
    <w:rsid w:val="000F7D2D"/>
    <w:rsid w:val="00100E28"/>
    <w:rsid w:val="001010A1"/>
    <w:rsid w:val="001031A2"/>
    <w:rsid w:val="001035F7"/>
    <w:rsid w:val="00104209"/>
    <w:rsid w:val="00104C72"/>
    <w:rsid w:val="00105512"/>
    <w:rsid w:val="00106404"/>
    <w:rsid w:val="00106BA5"/>
    <w:rsid w:val="0011034D"/>
    <w:rsid w:val="00110C9A"/>
    <w:rsid w:val="00111725"/>
    <w:rsid w:val="00111895"/>
    <w:rsid w:val="001126B1"/>
    <w:rsid w:val="001129D5"/>
    <w:rsid w:val="00113615"/>
    <w:rsid w:val="00113BF3"/>
    <w:rsid w:val="00113E63"/>
    <w:rsid w:val="00114438"/>
    <w:rsid w:val="001160DC"/>
    <w:rsid w:val="00120576"/>
    <w:rsid w:val="00122685"/>
    <w:rsid w:val="00122DC0"/>
    <w:rsid w:val="001241C4"/>
    <w:rsid w:val="00124325"/>
    <w:rsid w:val="00125158"/>
    <w:rsid w:val="00127100"/>
    <w:rsid w:val="001276A6"/>
    <w:rsid w:val="001277E7"/>
    <w:rsid w:val="0013004D"/>
    <w:rsid w:val="00132235"/>
    <w:rsid w:val="001324BB"/>
    <w:rsid w:val="00133DF4"/>
    <w:rsid w:val="00134D98"/>
    <w:rsid w:val="00134FAF"/>
    <w:rsid w:val="00135F09"/>
    <w:rsid w:val="00136338"/>
    <w:rsid w:val="00136AA4"/>
    <w:rsid w:val="00141645"/>
    <w:rsid w:val="00143427"/>
    <w:rsid w:val="00145065"/>
    <w:rsid w:val="00147FCD"/>
    <w:rsid w:val="001503C8"/>
    <w:rsid w:val="001522EE"/>
    <w:rsid w:val="00153B71"/>
    <w:rsid w:val="00154D0F"/>
    <w:rsid w:val="00160571"/>
    <w:rsid w:val="00160BCE"/>
    <w:rsid w:val="00161CEF"/>
    <w:rsid w:val="00161CF5"/>
    <w:rsid w:val="001625CD"/>
    <w:rsid w:val="00163569"/>
    <w:rsid w:val="00164AE5"/>
    <w:rsid w:val="001650F4"/>
    <w:rsid w:val="00165A4E"/>
    <w:rsid w:val="001663FE"/>
    <w:rsid w:val="00167753"/>
    <w:rsid w:val="00171CA7"/>
    <w:rsid w:val="001749DD"/>
    <w:rsid w:val="0017541F"/>
    <w:rsid w:val="00175F12"/>
    <w:rsid w:val="00182B10"/>
    <w:rsid w:val="001835A5"/>
    <w:rsid w:val="001839BB"/>
    <w:rsid w:val="001847EE"/>
    <w:rsid w:val="00185DEC"/>
    <w:rsid w:val="00185FAF"/>
    <w:rsid w:val="00192412"/>
    <w:rsid w:val="00193736"/>
    <w:rsid w:val="00194FBB"/>
    <w:rsid w:val="0019618A"/>
    <w:rsid w:val="00196AA8"/>
    <w:rsid w:val="001973D2"/>
    <w:rsid w:val="0019740A"/>
    <w:rsid w:val="001A2103"/>
    <w:rsid w:val="001A38BF"/>
    <w:rsid w:val="001A4383"/>
    <w:rsid w:val="001A551E"/>
    <w:rsid w:val="001A5BAB"/>
    <w:rsid w:val="001A646A"/>
    <w:rsid w:val="001B0E9C"/>
    <w:rsid w:val="001B1361"/>
    <w:rsid w:val="001B419D"/>
    <w:rsid w:val="001C06B4"/>
    <w:rsid w:val="001C1CA0"/>
    <w:rsid w:val="001C544C"/>
    <w:rsid w:val="001C5D93"/>
    <w:rsid w:val="001C789D"/>
    <w:rsid w:val="001C7E8C"/>
    <w:rsid w:val="001D13EE"/>
    <w:rsid w:val="001D3363"/>
    <w:rsid w:val="001D4B3D"/>
    <w:rsid w:val="001D4D7A"/>
    <w:rsid w:val="001D74F3"/>
    <w:rsid w:val="001D75FE"/>
    <w:rsid w:val="001D7D3B"/>
    <w:rsid w:val="001E1B94"/>
    <w:rsid w:val="001E1FD4"/>
    <w:rsid w:val="001E295F"/>
    <w:rsid w:val="001E447E"/>
    <w:rsid w:val="001E7281"/>
    <w:rsid w:val="001F1CC8"/>
    <w:rsid w:val="001F1F5C"/>
    <w:rsid w:val="001F250F"/>
    <w:rsid w:val="001F2A21"/>
    <w:rsid w:val="001F3323"/>
    <w:rsid w:val="001F4DFF"/>
    <w:rsid w:val="001F52C6"/>
    <w:rsid w:val="001F6844"/>
    <w:rsid w:val="0020127D"/>
    <w:rsid w:val="002015B7"/>
    <w:rsid w:val="00202078"/>
    <w:rsid w:val="00202D22"/>
    <w:rsid w:val="00202E21"/>
    <w:rsid w:val="00203934"/>
    <w:rsid w:val="002041C6"/>
    <w:rsid w:val="0021373F"/>
    <w:rsid w:val="002146B8"/>
    <w:rsid w:val="002147ED"/>
    <w:rsid w:val="00214DED"/>
    <w:rsid w:val="00215E6A"/>
    <w:rsid w:val="00215ED9"/>
    <w:rsid w:val="00216CDE"/>
    <w:rsid w:val="00216D49"/>
    <w:rsid w:val="00217AE6"/>
    <w:rsid w:val="00217B56"/>
    <w:rsid w:val="0022043C"/>
    <w:rsid w:val="00223AEB"/>
    <w:rsid w:val="002279EC"/>
    <w:rsid w:val="0023144D"/>
    <w:rsid w:val="00236C04"/>
    <w:rsid w:val="00237C49"/>
    <w:rsid w:val="00241A90"/>
    <w:rsid w:val="00242702"/>
    <w:rsid w:val="0024358C"/>
    <w:rsid w:val="00243A76"/>
    <w:rsid w:val="002443FC"/>
    <w:rsid w:val="002451BC"/>
    <w:rsid w:val="00246331"/>
    <w:rsid w:val="00247CD5"/>
    <w:rsid w:val="00250863"/>
    <w:rsid w:val="00251A8E"/>
    <w:rsid w:val="00251BAB"/>
    <w:rsid w:val="002554D4"/>
    <w:rsid w:val="00255520"/>
    <w:rsid w:val="00255A8E"/>
    <w:rsid w:val="0025689B"/>
    <w:rsid w:val="0026115C"/>
    <w:rsid w:val="002617D1"/>
    <w:rsid w:val="00265062"/>
    <w:rsid w:val="00267029"/>
    <w:rsid w:val="002721EA"/>
    <w:rsid w:val="00272D2D"/>
    <w:rsid w:val="0027317F"/>
    <w:rsid w:val="0027399A"/>
    <w:rsid w:val="0027466A"/>
    <w:rsid w:val="00274941"/>
    <w:rsid w:val="00276EA7"/>
    <w:rsid w:val="002813CF"/>
    <w:rsid w:val="00281B12"/>
    <w:rsid w:val="0028233B"/>
    <w:rsid w:val="00283570"/>
    <w:rsid w:val="00285DBA"/>
    <w:rsid w:val="002913CE"/>
    <w:rsid w:val="00291C50"/>
    <w:rsid w:val="002934CC"/>
    <w:rsid w:val="002948B1"/>
    <w:rsid w:val="00295D7B"/>
    <w:rsid w:val="00295DF7"/>
    <w:rsid w:val="00296FB0"/>
    <w:rsid w:val="002A0128"/>
    <w:rsid w:val="002A147F"/>
    <w:rsid w:val="002A3476"/>
    <w:rsid w:val="002A3C3B"/>
    <w:rsid w:val="002A3D3E"/>
    <w:rsid w:val="002A4D8D"/>
    <w:rsid w:val="002A54EE"/>
    <w:rsid w:val="002A5A11"/>
    <w:rsid w:val="002B05DF"/>
    <w:rsid w:val="002B155F"/>
    <w:rsid w:val="002B3067"/>
    <w:rsid w:val="002B387D"/>
    <w:rsid w:val="002B43A8"/>
    <w:rsid w:val="002B4DAC"/>
    <w:rsid w:val="002C1D4E"/>
    <w:rsid w:val="002C4EF6"/>
    <w:rsid w:val="002C66A2"/>
    <w:rsid w:val="002D020C"/>
    <w:rsid w:val="002D0F17"/>
    <w:rsid w:val="002D1E32"/>
    <w:rsid w:val="002D1FBF"/>
    <w:rsid w:val="002D4598"/>
    <w:rsid w:val="002E1B3F"/>
    <w:rsid w:val="002E3907"/>
    <w:rsid w:val="002E72C8"/>
    <w:rsid w:val="002F0ECC"/>
    <w:rsid w:val="002F1263"/>
    <w:rsid w:val="002F2AA0"/>
    <w:rsid w:val="002F4269"/>
    <w:rsid w:val="002F604C"/>
    <w:rsid w:val="003000D9"/>
    <w:rsid w:val="003006DD"/>
    <w:rsid w:val="003007A4"/>
    <w:rsid w:val="003012BD"/>
    <w:rsid w:val="00301FD8"/>
    <w:rsid w:val="003027EB"/>
    <w:rsid w:val="00302928"/>
    <w:rsid w:val="0030297B"/>
    <w:rsid w:val="00303962"/>
    <w:rsid w:val="00303D0A"/>
    <w:rsid w:val="003048FC"/>
    <w:rsid w:val="0030614B"/>
    <w:rsid w:val="0031002F"/>
    <w:rsid w:val="00310E3F"/>
    <w:rsid w:val="00311381"/>
    <w:rsid w:val="003122A8"/>
    <w:rsid w:val="00312EEF"/>
    <w:rsid w:val="003154E8"/>
    <w:rsid w:val="00317CE0"/>
    <w:rsid w:val="003215CD"/>
    <w:rsid w:val="0032291B"/>
    <w:rsid w:val="00326529"/>
    <w:rsid w:val="00327196"/>
    <w:rsid w:val="003307A2"/>
    <w:rsid w:val="00330901"/>
    <w:rsid w:val="00330CF8"/>
    <w:rsid w:val="00331032"/>
    <w:rsid w:val="0033261A"/>
    <w:rsid w:val="00332F89"/>
    <w:rsid w:val="00333795"/>
    <w:rsid w:val="00333B57"/>
    <w:rsid w:val="0033440E"/>
    <w:rsid w:val="00335C24"/>
    <w:rsid w:val="00335F99"/>
    <w:rsid w:val="003377B7"/>
    <w:rsid w:val="00340990"/>
    <w:rsid w:val="003431AA"/>
    <w:rsid w:val="003450EB"/>
    <w:rsid w:val="00345B52"/>
    <w:rsid w:val="003519D1"/>
    <w:rsid w:val="0035221C"/>
    <w:rsid w:val="00352619"/>
    <w:rsid w:val="00352D4F"/>
    <w:rsid w:val="0035460F"/>
    <w:rsid w:val="0035650C"/>
    <w:rsid w:val="0036112A"/>
    <w:rsid w:val="00361F97"/>
    <w:rsid w:val="00363E26"/>
    <w:rsid w:val="00364495"/>
    <w:rsid w:val="00364A35"/>
    <w:rsid w:val="00366C6B"/>
    <w:rsid w:val="00367A2D"/>
    <w:rsid w:val="00367F44"/>
    <w:rsid w:val="0037131E"/>
    <w:rsid w:val="00371C0B"/>
    <w:rsid w:val="00372EB7"/>
    <w:rsid w:val="003735C2"/>
    <w:rsid w:val="0037390C"/>
    <w:rsid w:val="00373D43"/>
    <w:rsid w:val="00375BDD"/>
    <w:rsid w:val="003766E9"/>
    <w:rsid w:val="003778A3"/>
    <w:rsid w:val="00377942"/>
    <w:rsid w:val="00377B89"/>
    <w:rsid w:val="00377BF2"/>
    <w:rsid w:val="00380089"/>
    <w:rsid w:val="00380860"/>
    <w:rsid w:val="0038178C"/>
    <w:rsid w:val="003822A5"/>
    <w:rsid w:val="00383534"/>
    <w:rsid w:val="0038557A"/>
    <w:rsid w:val="0039071D"/>
    <w:rsid w:val="00390F46"/>
    <w:rsid w:val="00391E1A"/>
    <w:rsid w:val="00392F49"/>
    <w:rsid w:val="00394CE0"/>
    <w:rsid w:val="0039515F"/>
    <w:rsid w:val="00397CFE"/>
    <w:rsid w:val="003A04AB"/>
    <w:rsid w:val="003A1592"/>
    <w:rsid w:val="003A22ED"/>
    <w:rsid w:val="003A60C9"/>
    <w:rsid w:val="003A6A69"/>
    <w:rsid w:val="003B0AD6"/>
    <w:rsid w:val="003B16D7"/>
    <w:rsid w:val="003B20B1"/>
    <w:rsid w:val="003B485C"/>
    <w:rsid w:val="003B72E0"/>
    <w:rsid w:val="003B7E0C"/>
    <w:rsid w:val="003C4EB0"/>
    <w:rsid w:val="003C54E4"/>
    <w:rsid w:val="003D02F8"/>
    <w:rsid w:val="003D0C53"/>
    <w:rsid w:val="003D3140"/>
    <w:rsid w:val="003D4A9B"/>
    <w:rsid w:val="003D4BAC"/>
    <w:rsid w:val="003D5940"/>
    <w:rsid w:val="003D663B"/>
    <w:rsid w:val="003D7DA4"/>
    <w:rsid w:val="003E0A0C"/>
    <w:rsid w:val="003E14E5"/>
    <w:rsid w:val="003E34D6"/>
    <w:rsid w:val="003E47DB"/>
    <w:rsid w:val="003E5736"/>
    <w:rsid w:val="003E6FDE"/>
    <w:rsid w:val="003E7FDB"/>
    <w:rsid w:val="003F1701"/>
    <w:rsid w:val="003F2D63"/>
    <w:rsid w:val="003F6844"/>
    <w:rsid w:val="003F7399"/>
    <w:rsid w:val="003F746E"/>
    <w:rsid w:val="003F76CA"/>
    <w:rsid w:val="00400F21"/>
    <w:rsid w:val="00401063"/>
    <w:rsid w:val="00401176"/>
    <w:rsid w:val="00402008"/>
    <w:rsid w:val="004030C4"/>
    <w:rsid w:val="004052EA"/>
    <w:rsid w:val="00405DE0"/>
    <w:rsid w:val="00412AB0"/>
    <w:rsid w:val="00412F7E"/>
    <w:rsid w:val="00413683"/>
    <w:rsid w:val="00413EA4"/>
    <w:rsid w:val="00414752"/>
    <w:rsid w:val="00415DCD"/>
    <w:rsid w:val="004160CB"/>
    <w:rsid w:val="004160FF"/>
    <w:rsid w:val="0041636C"/>
    <w:rsid w:val="00423352"/>
    <w:rsid w:val="004235EC"/>
    <w:rsid w:val="00423C34"/>
    <w:rsid w:val="00427555"/>
    <w:rsid w:val="0043056C"/>
    <w:rsid w:val="004312D0"/>
    <w:rsid w:val="00432C3A"/>
    <w:rsid w:val="00433F94"/>
    <w:rsid w:val="00434078"/>
    <w:rsid w:val="00435597"/>
    <w:rsid w:val="00435AA8"/>
    <w:rsid w:val="004371C9"/>
    <w:rsid w:val="00440098"/>
    <w:rsid w:val="00440176"/>
    <w:rsid w:val="004418EB"/>
    <w:rsid w:val="0044241B"/>
    <w:rsid w:val="00442F41"/>
    <w:rsid w:val="0044412D"/>
    <w:rsid w:val="00451486"/>
    <w:rsid w:val="00451A3E"/>
    <w:rsid w:val="00452B0A"/>
    <w:rsid w:val="00452E40"/>
    <w:rsid w:val="0045408F"/>
    <w:rsid w:val="00454142"/>
    <w:rsid w:val="004565B4"/>
    <w:rsid w:val="00456BCB"/>
    <w:rsid w:val="00457C73"/>
    <w:rsid w:val="00461899"/>
    <w:rsid w:val="00462357"/>
    <w:rsid w:val="00462AD5"/>
    <w:rsid w:val="004638BC"/>
    <w:rsid w:val="00463C35"/>
    <w:rsid w:val="004641FE"/>
    <w:rsid w:val="00466500"/>
    <w:rsid w:val="00470CB0"/>
    <w:rsid w:val="00473D76"/>
    <w:rsid w:val="0047449E"/>
    <w:rsid w:val="00475140"/>
    <w:rsid w:val="004754A3"/>
    <w:rsid w:val="00484CCE"/>
    <w:rsid w:val="00486A72"/>
    <w:rsid w:val="00487D29"/>
    <w:rsid w:val="0049013C"/>
    <w:rsid w:val="00490DA6"/>
    <w:rsid w:val="00492185"/>
    <w:rsid w:val="00493918"/>
    <w:rsid w:val="004A06AE"/>
    <w:rsid w:val="004A091A"/>
    <w:rsid w:val="004A4D1C"/>
    <w:rsid w:val="004A66C0"/>
    <w:rsid w:val="004A6CF6"/>
    <w:rsid w:val="004B04C6"/>
    <w:rsid w:val="004B0C8A"/>
    <w:rsid w:val="004B2059"/>
    <w:rsid w:val="004B2639"/>
    <w:rsid w:val="004B3655"/>
    <w:rsid w:val="004B5A40"/>
    <w:rsid w:val="004B618B"/>
    <w:rsid w:val="004C2EDC"/>
    <w:rsid w:val="004C34AD"/>
    <w:rsid w:val="004C38C2"/>
    <w:rsid w:val="004C3B0E"/>
    <w:rsid w:val="004C4B23"/>
    <w:rsid w:val="004C5874"/>
    <w:rsid w:val="004C5FC0"/>
    <w:rsid w:val="004C70CB"/>
    <w:rsid w:val="004D0EB2"/>
    <w:rsid w:val="004D35C0"/>
    <w:rsid w:val="004D3C21"/>
    <w:rsid w:val="004D6DEE"/>
    <w:rsid w:val="004D6EA2"/>
    <w:rsid w:val="004D705F"/>
    <w:rsid w:val="004D7C22"/>
    <w:rsid w:val="004D7F67"/>
    <w:rsid w:val="004E0768"/>
    <w:rsid w:val="004E16A0"/>
    <w:rsid w:val="004E3513"/>
    <w:rsid w:val="004E4338"/>
    <w:rsid w:val="004E5976"/>
    <w:rsid w:val="004E63BA"/>
    <w:rsid w:val="004E711E"/>
    <w:rsid w:val="004E77BC"/>
    <w:rsid w:val="004E790D"/>
    <w:rsid w:val="004E7BFC"/>
    <w:rsid w:val="004E7DA0"/>
    <w:rsid w:val="004F0AF5"/>
    <w:rsid w:val="004F10A1"/>
    <w:rsid w:val="004F2963"/>
    <w:rsid w:val="004F41E6"/>
    <w:rsid w:val="004F5F5B"/>
    <w:rsid w:val="004F650B"/>
    <w:rsid w:val="004F7371"/>
    <w:rsid w:val="005010B4"/>
    <w:rsid w:val="00502A42"/>
    <w:rsid w:val="005035A5"/>
    <w:rsid w:val="005036A2"/>
    <w:rsid w:val="005039AF"/>
    <w:rsid w:val="0050625C"/>
    <w:rsid w:val="00511CDF"/>
    <w:rsid w:val="00513242"/>
    <w:rsid w:val="005139FF"/>
    <w:rsid w:val="00515FA1"/>
    <w:rsid w:val="00517D09"/>
    <w:rsid w:val="00520647"/>
    <w:rsid w:val="00520F8A"/>
    <w:rsid w:val="005219B7"/>
    <w:rsid w:val="00522554"/>
    <w:rsid w:val="00522E9E"/>
    <w:rsid w:val="00523603"/>
    <w:rsid w:val="00523659"/>
    <w:rsid w:val="00524CC7"/>
    <w:rsid w:val="00525603"/>
    <w:rsid w:val="00525EFD"/>
    <w:rsid w:val="0053280B"/>
    <w:rsid w:val="0053356E"/>
    <w:rsid w:val="005335AB"/>
    <w:rsid w:val="00533B0F"/>
    <w:rsid w:val="00534A9E"/>
    <w:rsid w:val="005426C7"/>
    <w:rsid w:val="0054352D"/>
    <w:rsid w:val="00544D1F"/>
    <w:rsid w:val="0054740E"/>
    <w:rsid w:val="00553A29"/>
    <w:rsid w:val="00554CD0"/>
    <w:rsid w:val="005551AF"/>
    <w:rsid w:val="00555A44"/>
    <w:rsid w:val="00557581"/>
    <w:rsid w:val="00560E33"/>
    <w:rsid w:val="005611B1"/>
    <w:rsid w:val="0056163A"/>
    <w:rsid w:val="00562C70"/>
    <w:rsid w:val="005644C5"/>
    <w:rsid w:val="005652F6"/>
    <w:rsid w:val="00565E79"/>
    <w:rsid w:val="00567FBF"/>
    <w:rsid w:val="005708EF"/>
    <w:rsid w:val="00570E15"/>
    <w:rsid w:val="00572079"/>
    <w:rsid w:val="005723DD"/>
    <w:rsid w:val="005737C2"/>
    <w:rsid w:val="00573A2D"/>
    <w:rsid w:val="005750D3"/>
    <w:rsid w:val="00576B57"/>
    <w:rsid w:val="00580D7A"/>
    <w:rsid w:val="0058113E"/>
    <w:rsid w:val="005829AB"/>
    <w:rsid w:val="00583451"/>
    <w:rsid w:val="005850D3"/>
    <w:rsid w:val="005857DF"/>
    <w:rsid w:val="005861B2"/>
    <w:rsid w:val="00586C8F"/>
    <w:rsid w:val="00586E71"/>
    <w:rsid w:val="00587978"/>
    <w:rsid w:val="00587FE7"/>
    <w:rsid w:val="005909E5"/>
    <w:rsid w:val="00590F99"/>
    <w:rsid w:val="00594B6D"/>
    <w:rsid w:val="00595489"/>
    <w:rsid w:val="00595C2B"/>
    <w:rsid w:val="00595EC8"/>
    <w:rsid w:val="00596C23"/>
    <w:rsid w:val="005A14AF"/>
    <w:rsid w:val="005A1801"/>
    <w:rsid w:val="005A2282"/>
    <w:rsid w:val="005A2A21"/>
    <w:rsid w:val="005A2A89"/>
    <w:rsid w:val="005A41D5"/>
    <w:rsid w:val="005A7D50"/>
    <w:rsid w:val="005B135B"/>
    <w:rsid w:val="005B2118"/>
    <w:rsid w:val="005B25B2"/>
    <w:rsid w:val="005B55D6"/>
    <w:rsid w:val="005B5C8C"/>
    <w:rsid w:val="005B6F96"/>
    <w:rsid w:val="005C2A65"/>
    <w:rsid w:val="005C4D67"/>
    <w:rsid w:val="005C5A77"/>
    <w:rsid w:val="005C5CB7"/>
    <w:rsid w:val="005C5EE1"/>
    <w:rsid w:val="005D0714"/>
    <w:rsid w:val="005D0E7C"/>
    <w:rsid w:val="005D4877"/>
    <w:rsid w:val="005D4AF6"/>
    <w:rsid w:val="005D7372"/>
    <w:rsid w:val="005E2A6B"/>
    <w:rsid w:val="005E2CE5"/>
    <w:rsid w:val="005E4AA0"/>
    <w:rsid w:val="005E4C7B"/>
    <w:rsid w:val="005E69CF"/>
    <w:rsid w:val="005E7B6B"/>
    <w:rsid w:val="005E7B73"/>
    <w:rsid w:val="005F0B78"/>
    <w:rsid w:val="005F2CB8"/>
    <w:rsid w:val="005F3C40"/>
    <w:rsid w:val="005F584F"/>
    <w:rsid w:val="005F6256"/>
    <w:rsid w:val="006001FB"/>
    <w:rsid w:val="00600E53"/>
    <w:rsid w:val="006013F7"/>
    <w:rsid w:val="00601D63"/>
    <w:rsid w:val="006047AA"/>
    <w:rsid w:val="00605007"/>
    <w:rsid w:val="00606FE2"/>
    <w:rsid w:val="006111D1"/>
    <w:rsid w:val="00611EF1"/>
    <w:rsid w:val="0061301C"/>
    <w:rsid w:val="006131B1"/>
    <w:rsid w:val="006139E6"/>
    <w:rsid w:val="00616DEC"/>
    <w:rsid w:val="00617CF7"/>
    <w:rsid w:val="00617E6C"/>
    <w:rsid w:val="0062111E"/>
    <w:rsid w:val="00622BA3"/>
    <w:rsid w:val="00623AA7"/>
    <w:rsid w:val="00624EB5"/>
    <w:rsid w:val="00625410"/>
    <w:rsid w:val="00625642"/>
    <w:rsid w:val="0062687D"/>
    <w:rsid w:val="00630481"/>
    <w:rsid w:val="0063287E"/>
    <w:rsid w:val="00633417"/>
    <w:rsid w:val="00634E1B"/>
    <w:rsid w:val="0063689D"/>
    <w:rsid w:val="00636B47"/>
    <w:rsid w:val="0063750C"/>
    <w:rsid w:val="006418B4"/>
    <w:rsid w:val="00643F45"/>
    <w:rsid w:val="00644248"/>
    <w:rsid w:val="006465D4"/>
    <w:rsid w:val="006502E0"/>
    <w:rsid w:val="00650FCE"/>
    <w:rsid w:val="00651526"/>
    <w:rsid w:val="006536B2"/>
    <w:rsid w:val="0065523A"/>
    <w:rsid w:val="00657D93"/>
    <w:rsid w:val="00663836"/>
    <w:rsid w:val="006642C2"/>
    <w:rsid w:val="006667CA"/>
    <w:rsid w:val="00671468"/>
    <w:rsid w:val="0067296D"/>
    <w:rsid w:val="006739D9"/>
    <w:rsid w:val="00676E0B"/>
    <w:rsid w:val="0067783F"/>
    <w:rsid w:val="00677934"/>
    <w:rsid w:val="00681256"/>
    <w:rsid w:val="00683A83"/>
    <w:rsid w:val="00685B9D"/>
    <w:rsid w:val="00685CD8"/>
    <w:rsid w:val="00690F63"/>
    <w:rsid w:val="006911BE"/>
    <w:rsid w:val="0069275D"/>
    <w:rsid w:val="00692A15"/>
    <w:rsid w:val="00692B62"/>
    <w:rsid w:val="0069315A"/>
    <w:rsid w:val="0069349E"/>
    <w:rsid w:val="00693DF5"/>
    <w:rsid w:val="00695A44"/>
    <w:rsid w:val="00696807"/>
    <w:rsid w:val="00697A24"/>
    <w:rsid w:val="006A02A8"/>
    <w:rsid w:val="006A0827"/>
    <w:rsid w:val="006A3D70"/>
    <w:rsid w:val="006A5297"/>
    <w:rsid w:val="006A5D63"/>
    <w:rsid w:val="006A6429"/>
    <w:rsid w:val="006A6D41"/>
    <w:rsid w:val="006A75AF"/>
    <w:rsid w:val="006A7B09"/>
    <w:rsid w:val="006B1279"/>
    <w:rsid w:val="006B2175"/>
    <w:rsid w:val="006B2D84"/>
    <w:rsid w:val="006B406C"/>
    <w:rsid w:val="006B6C3B"/>
    <w:rsid w:val="006B7834"/>
    <w:rsid w:val="006C1BEA"/>
    <w:rsid w:val="006C20A8"/>
    <w:rsid w:val="006C2171"/>
    <w:rsid w:val="006C2D8A"/>
    <w:rsid w:val="006C35DC"/>
    <w:rsid w:val="006C5AF4"/>
    <w:rsid w:val="006C5B64"/>
    <w:rsid w:val="006C6BD6"/>
    <w:rsid w:val="006C7F8D"/>
    <w:rsid w:val="006D0FD8"/>
    <w:rsid w:val="006D5263"/>
    <w:rsid w:val="006D55B9"/>
    <w:rsid w:val="006E0E47"/>
    <w:rsid w:val="006E265A"/>
    <w:rsid w:val="006E26EF"/>
    <w:rsid w:val="006E327C"/>
    <w:rsid w:val="006E3F89"/>
    <w:rsid w:val="006E5C73"/>
    <w:rsid w:val="006E6E07"/>
    <w:rsid w:val="006F1B06"/>
    <w:rsid w:val="006F4431"/>
    <w:rsid w:val="006F7139"/>
    <w:rsid w:val="00701EBE"/>
    <w:rsid w:val="00703AE4"/>
    <w:rsid w:val="00703FA5"/>
    <w:rsid w:val="0070461D"/>
    <w:rsid w:val="00710A86"/>
    <w:rsid w:val="00714376"/>
    <w:rsid w:val="00715B5D"/>
    <w:rsid w:val="00715C60"/>
    <w:rsid w:val="00715CFA"/>
    <w:rsid w:val="007202C5"/>
    <w:rsid w:val="00721349"/>
    <w:rsid w:val="00722449"/>
    <w:rsid w:val="00723161"/>
    <w:rsid w:val="007244D1"/>
    <w:rsid w:val="00724F65"/>
    <w:rsid w:val="00726821"/>
    <w:rsid w:val="00726BD1"/>
    <w:rsid w:val="00732330"/>
    <w:rsid w:val="007324DF"/>
    <w:rsid w:val="0073327D"/>
    <w:rsid w:val="00733F78"/>
    <w:rsid w:val="007418F7"/>
    <w:rsid w:val="00742377"/>
    <w:rsid w:val="00742B39"/>
    <w:rsid w:val="00743255"/>
    <w:rsid w:val="007447FF"/>
    <w:rsid w:val="00744C26"/>
    <w:rsid w:val="00745CF7"/>
    <w:rsid w:val="00747794"/>
    <w:rsid w:val="0075267C"/>
    <w:rsid w:val="007537CF"/>
    <w:rsid w:val="007577B2"/>
    <w:rsid w:val="00757F32"/>
    <w:rsid w:val="0076118A"/>
    <w:rsid w:val="00762880"/>
    <w:rsid w:val="007633F4"/>
    <w:rsid w:val="00765ABC"/>
    <w:rsid w:val="00770376"/>
    <w:rsid w:val="00770D03"/>
    <w:rsid w:val="00770DFA"/>
    <w:rsid w:val="007712BB"/>
    <w:rsid w:val="00771F3F"/>
    <w:rsid w:val="00776BBF"/>
    <w:rsid w:val="00777913"/>
    <w:rsid w:val="0078113A"/>
    <w:rsid w:val="00783D49"/>
    <w:rsid w:val="00784A95"/>
    <w:rsid w:val="0078538C"/>
    <w:rsid w:val="007853A8"/>
    <w:rsid w:val="0078547A"/>
    <w:rsid w:val="00786474"/>
    <w:rsid w:val="007878DB"/>
    <w:rsid w:val="00787B62"/>
    <w:rsid w:val="0079069C"/>
    <w:rsid w:val="00790FB8"/>
    <w:rsid w:val="007913FE"/>
    <w:rsid w:val="007915EF"/>
    <w:rsid w:val="007A52E4"/>
    <w:rsid w:val="007A5CED"/>
    <w:rsid w:val="007A5FB1"/>
    <w:rsid w:val="007B0698"/>
    <w:rsid w:val="007B10B4"/>
    <w:rsid w:val="007B1B66"/>
    <w:rsid w:val="007B1FED"/>
    <w:rsid w:val="007B29F9"/>
    <w:rsid w:val="007B3437"/>
    <w:rsid w:val="007B37F0"/>
    <w:rsid w:val="007B382D"/>
    <w:rsid w:val="007B3BB7"/>
    <w:rsid w:val="007B45CD"/>
    <w:rsid w:val="007B5458"/>
    <w:rsid w:val="007B55CF"/>
    <w:rsid w:val="007B6994"/>
    <w:rsid w:val="007B724A"/>
    <w:rsid w:val="007B7BDA"/>
    <w:rsid w:val="007C00F8"/>
    <w:rsid w:val="007C1213"/>
    <w:rsid w:val="007C2F02"/>
    <w:rsid w:val="007C3658"/>
    <w:rsid w:val="007C410F"/>
    <w:rsid w:val="007C466A"/>
    <w:rsid w:val="007C70D3"/>
    <w:rsid w:val="007D0266"/>
    <w:rsid w:val="007D33A7"/>
    <w:rsid w:val="007D4D77"/>
    <w:rsid w:val="007D68C2"/>
    <w:rsid w:val="007D7E2E"/>
    <w:rsid w:val="007E048E"/>
    <w:rsid w:val="007E1341"/>
    <w:rsid w:val="007E3801"/>
    <w:rsid w:val="007E4E4B"/>
    <w:rsid w:val="007E69F7"/>
    <w:rsid w:val="007E76F7"/>
    <w:rsid w:val="007E79CF"/>
    <w:rsid w:val="007E7BA7"/>
    <w:rsid w:val="007F44BB"/>
    <w:rsid w:val="007F4B79"/>
    <w:rsid w:val="007F4E49"/>
    <w:rsid w:val="008002A9"/>
    <w:rsid w:val="0080065A"/>
    <w:rsid w:val="00806328"/>
    <w:rsid w:val="00806C3E"/>
    <w:rsid w:val="00806E65"/>
    <w:rsid w:val="00807364"/>
    <w:rsid w:val="008111EA"/>
    <w:rsid w:val="00811CCE"/>
    <w:rsid w:val="00812363"/>
    <w:rsid w:val="00814EDE"/>
    <w:rsid w:val="008165FE"/>
    <w:rsid w:val="00816AC2"/>
    <w:rsid w:val="00817DA6"/>
    <w:rsid w:val="00820D41"/>
    <w:rsid w:val="0082135D"/>
    <w:rsid w:val="008217B9"/>
    <w:rsid w:val="00822F7B"/>
    <w:rsid w:val="00823772"/>
    <w:rsid w:val="0082381E"/>
    <w:rsid w:val="00825125"/>
    <w:rsid w:val="00826067"/>
    <w:rsid w:val="00827724"/>
    <w:rsid w:val="008279BB"/>
    <w:rsid w:val="008306CB"/>
    <w:rsid w:val="0083131A"/>
    <w:rsid w:val="008320C8"/>
    <w:rsid w:val="0083228B"/>
    <w:rsid w:val="0083348E"/>
    <w:rsid w:val="00834471"/>
    <w:rsid w:val="008350B0"/>
    <w:rsid w:val="008365E9"/>
    <w:rsid w:val="00836D97"/>
    <w:rsid w:val="00843319"/>
    <w:rsid w:val="008435BB"/>
    <w:rsid w:val="008438D9"/>
    <w:rsid w:val="008439F1"/>
    <w:rsid w:val="00844C35"/>
    <w:rsid w:val="008455E9"/>
    <w:rsid w:val="008468FC"/>
    <w:rsid w:val="00847298"/>
    <w:rsid w:val="00850A11"/>
    <w:rsid w:val="00851B70"/>
    <w:rsid w:val="00851C1B"/>
    <w:rsid w:val="008535ED"/>
    <w:rsid w:val="008536BE"/>
    <w:rsid w:val="00854160"/>
    <w:rsid w:val="00856B6E"/>
    <w:rsid w:val="00856B94"/>
    <w:rsid w:val="008576E9"/>
    <w:rsid w:val="00857BED"/>
    <w:rsid w:val="0086017C"/>
    <w:rsid w:val="0086038E"/>
    <w:rsid w:val="00861DF2"/>
    <w:rsid w:val="0086265B"/>
    <w:rsid w:val="008628DA"/>
    <w:rsid w:val="00865401"/>
    <w:rsid w:val="008676C3"/>
    <w:rsid w:val="00871E89"/>
    <w:rsid w:val="00872DBF"/>
    <w:rsid w:val="00873E39"/>
    <w:rsid w:val="008752DA"/>
    <w:rsid w:val="008807FB"/>
    <w:rsid w:val="0088155F"/>
    <w:rsid w:val="00881AA2"/>
    <w:rsid w:val="00881F90"/>
    <w:rsid w:val="00883D3A"/>
    <w:rsid w:val="00884B4A"/>
    <w:rsid w:val="00885192"/>
    <w:rsid w:val="0088545B"/>
    <w:rsid w:val="0089074D"/>
    <w:rsid w:val="00891EF4"/>
    <w:rsid w:val="00891F52"/>
    <w:rsid w:val="008A19D8"/>
    <w:rsid w:val="008A1FE8"/>
    <w:rsid w:val="008A2DE7"/>
    <w:rsid w:val="008A3685"/>
    <w:rsid w:val="008A3ECF"/>
    <w:rsid w:val="008A4BC9"/>
    <w:rsid w:val="008A5587"/>
    <w:rsid w:val="008A77D4"/>
    <w:rsid w:val="008B0EFA"/>
    <w:rsid w:val="008B16FC"/>
    <w:rsid w:val="008B4778"/>
    <w:rsid w:val="008B7330"/>
    <w:rsid w:val="008C0D8E"/>
    <w:rsid w:val="008C20EC"/>
    <w:rsid w:val="008C38A4"/>
    <w:rsid w:val="008C401D"/>
    <w:rsid w:val="008C6CE3"/>
    <w:rsid w:val="008C7156"/>
    <w:rsid w:val="008D0666"/>
    <w:rsid w:val="008D07AA"/>
    <w:rsid w:val="008D211E"/>
    <w:rsid w:val="008D22BC"/>
    <w:rsid w:val="008D291C"/>
    <w:rsid w:val="008D33AA"/>
    <w:rsid w:val="008D42FE"/>
    <w:rsid w:val="008D43A4"/>
    <w:rsid w:val="008D6FE6"/>
    <w:rsid w:val="008E156D"/>
    <w:rsid w:val="008E2BE0"/>
    <w:rsid w:val="008E3D73"/>
    <w:rsid w:val="008E4549"/>
    <w:rsid w:val="008E5120"/>
    <w:rsid w:val="008E621C"/>
    <w:rsid w:val="008E790D"/>
    <w:rsid w:val="008E7B57"/>
    <w:rsid w:val="008F06F8"/>
    <w:rsid w:val="008F0A68"/>
    <w:rsid w:val="008F16C3"/>
    <w:rsid w:val="008F21D6"/>
    <w:rsid w:val="008F38CD"/>
    <w:rsid w:val="008F40C0"/>
    <w:rsid w:val="008F4807"/>
    <w:rsid w:val="008F4C43"/>
    <w:rsid w:val="008F797A"/>
    <w:rsid w:val="008F7E1D"/>
    <w:rsid w:val="00901129"/>
    <w:rsid w:val="00903567"/>
    <w:rsid w:val="00904F0C"/>
    <w:rsid w:val="00904F47"/>
    <w:rsid w:val="0091004A"/>
    <w:rsid w:val="0091179B"/>
    <w:rsid w:val="00911D41"/>
    <w:rsid w:val="00911E60"/>
    <w:rsid w:val="00914B04"/>
    <w:rsid w:val="00917433"/>
    <w:rsid w:val="0091783F"/>
    <w:rsid w:val="00920091"/>
    <w:rsid w:val="009201BA"/>
    <w:rsid w:val="009249E7"/>
    <w:rsid w:val="0092544D"/>
    <w:rsid w:val="00926BE1"/>
    <w:rsid w:val="00927AFB"/>
    <w:rsid w:val="009303C2"/>
    <w:rsid w:val="009316F2"/>
    <w:rsid w:val="009324BE"/>
    <w:rsid w:val="0093448E"/>
    <w:rsid w:val="009360CC"/>
    <w:rsid w:val="00940790"/>
    <w:rsid w:val="0094366D"/>
    <w:rsid w:val="00944470"/>
    <w:rsid w:val="009444A5"/>
    <w:rsid w:val="00944683"/>
    <w:rsid w:val="00945C76"/>
    <w:rsid w:val="00945D02"/>
    <w:rsid w:val="00947DCE"/>
    <w:rsid w:val="00953656"/>
    <w:rsid w:val="00953B5F"/>
    <w:rsid w:val="00955688"/>
    <w:rsid w:val="00956400"/>
    <w:rsid w:val="009606F7"/>
    <w:rsid w:val="00960F7E"/>
    <w:rsid w:val="00961120"/>
    <w:rsid w:val="00963EA5"/>
    <w:rsid w:val="009645F0"/>
    <w:rsid w:val="00965311"/>
    <w:rsid w:val="009665D6"/>
    <w:rsid w:val="00966CBA"/>
    <w:rsid w:val="0097064E"/>
    <w:rsid w:val="009719F8"/>
    <w:rsid w:val="00972640"/>
    <w:rsid w:val="00972F33"/>
    <w:rsid w:val="0097324D"/>
    <w:rsid w:val="00973AA3"/>
    <w:rsid w:val="00977198"/>
    <w:rsid w:val="00980DCD"/>
    <w:rsid w:val="00981762"/>
    <w:rsid w:val="00981857"/>
    <w:rsid w:val="00981AE0"/>
    <w:rsid w:val="00981E04"/>
    <w:rsid w:val="0098242D"/>
    <w:rsid w:val="00982A1B"/>
    <w:rsid w:val="00982DC7"/>
    <w:rsid w:val="00983CAC"/>
    <w:rsid w:val="009841F2"/>
    <w:rsid w:val="00985046"/>
    <w:rsid w:val="009902FD"/>
    <w:rsid w:val="00991626"/>
    <w:rsid w:val="00992698"/>
    <w:rsid w:val="00992CC2"/>
    <w:rsid w:val="009939CF"/>
    <w:rsid w:val="00996B8E"/>
    <w:rsid w:val="00996E68"/>
    <w:rsid w:val="00997296"/>
    <w:rsid w:val="009976EE"/>
    <w:rsid w:val="009A00E5"/>
    <w:rsid w:val="009A18D3"/>
    <w:rsid w:val="009A28B8"/>
    <w:rsid w:val="009A5663"/>
    <w:rsid w:val="009B03D7"/>
    <w:rsid w:val="009B16EC"/>
    <w:rsid w:val="009B3AEC"/>
    <w:rsid w:val="009B641D"/>
    <w:rsid w:val="009C2EA9"/>
    <w:rsid w:val="009C46C2"/>
    <w:rsid w:val="009C6317"/>
    <w:rsid w:val="009C66CC"/>
    <w:rsid w:val="009D0014"/>
    <w:rsid w:val="009D0519"/>
    <w:rsid w:val="009D08A6"/>
    <w:rsid w:val="009D0B2B"/>
    <w:rsid w:val="009D20BD"/>
    <w:rsid w:val="009D2383"/>
    <w:rsid w:val="009D5C58"/>
    <w:rsid w:val="009D7471"/>
    <w:rsid w:val="009D7E04"/>
    <w:rsid w:val="009E0512"/>
    <w:rsid w:val="009E38C8"/>
    <w:rsid w:val="009E45E8"/>
    <w:rsid w:val="009E4682"/>
    <w:rsid w:val="009E4EF7"/>
    <w:rsid w:val="009E5296"/>
    <w:rsid w:val="009E5321"/>
    <w:rsid w:val="009E614A"/>
    <w:rsid w:val="009E7AA8"/>
    <w:rsid w:val="009F1D9E"/>
    <w:rsid w:val="009F28C7"/>
    <w:rsid w:val="009F7DF0"/>
    <w:rsid w:val="00A00456"/>
    <w:rsid w:val="00A0088F"/>
    <w:rsid w:val="00A01C9F"/>
    <w:rsid w:val="00A04467"/>
    <w:rsid w:val="00A07BC3"/>
    <w:rsid w:val="00A11290"/>
    <w:rsid w:val="00A13D69"/>
    <w:rsid w:val="00A13FD5"/>
    <w:rsid w:val="00A1547B"/>
    <w:rsid w:val="00A15703"/>
    <w:rsid w:val="00A1570E"/>
    <w:rsid w:val="00A15726"/>
    <w:rsid w:val="00A1601B"/>
    <w:rsid w:val="00A160A6"/>
    <w:rsid w:val="00A174AD"/>
    <w:rsid w:val="00A17CF4"/>
    <w:rsid w:val="00A2146E"/>
    <w:rsid w:val="00A21F0A"/>
    <w:rsid w:val="00A2358C"/>
    <w:rsid w:val="00A24ABF"/>
    <w:rsid w:val="00A26291"/>
    <w:rsid w:val="00A268D1"/>
    <w:rsid w:val="00A269EB"/>
    <w:rsid w:val="00A276D1"/>
    <w:rsid w:val="00A3177F"/>
    <w:rsid w:val="00A33A30"/>
    <w:rsid w:val="00A34849"/>
    <w:rsid w:val="00A37A4C"/>
    <w:rsid w:val="00A37D17"/>
    <w:rsid w:val="00A41E18"/>
    <w:rsid w:val="00A4435E"/>
    <w:rsid w:val="00A468BB"/>
    <w:rsid w:val="00A520A7"/>
    <w:rsid w:val="00A541D7"/>
    <w:rsid w:val="00A573E0"/>
    <w:rsid w:val="00A60DA0"/>
    <w:rsid w:val="00A60E04"/>
    <w:rsid w:val="00A646F5"/>
    <w:rsid w:val="00A648D4"/>
    <w:rsid w:val="00A65E28"/>
    <w:rsid w:val="00A660A5"/>
    <w:rsid w:val="00A661C6"/>
    <w:rsid w:val="00A67724"/>
    <w:rsid w:val="00A6786D"/>
    <w:rsid w:val="00A7192E"/>
    <w:rsid w:val="00A72671"/>
    <w:rsid w:val="00A73D6E"/>
    <w:rsid w:val="00A742AA"/>
    <w:rsid w:val="00A76F45"/>
    <w:rsid w:val="00A80A7A"/>
    <w:rsid w:val="00A8174D"/>
    <w:rsid w:val="00A823C3"/>
    <w:rsid w:val="00A8285B"/>
    <w:rsid w:val="00A82FD1"/>
    <w:rsid w:val="00A835E9"/>
    <w:rsid w:val="00A839B6"/>
    <w:rsid w:val="00A86999"/>
    <w:rsid w:val="00A86F40"/>
    <w:rsid w:val="00A8787D"/>
    <w:rsid w:val="00A87D7E"/>
    <w:rsid w:val="00A90B06"/>
    <w:rsid w:val="00A93F1D"/>
    <w:rsid w:val="00A9433A"/>
    <w:rsid w:val="00A94873"/>
    <w:rsid w:val="00A964F0"/>
    <w:rsid w:val="00A97F97"/>
    <w:rsid w:val="00AA19D4"/>
    <w:rsid w:val="00AA2568"/>
    <w:rsid w:val="00AA2DD2"/>
    <w:rsid w:val="00AA32F1"/>
    <w:rsid w:val="00AA5724"/>
    <w:rsid w:val="00AA7847"/>
    <w:rsid w:val="00AB0873"/>
    <w:rsid w:val="00AB2CDD"/>
    <w:rsid w:val="00AB2FB3"/>
    <w:rsid w:val="00AB4538"/>
    <w:rsid w:val="00AC1C2B"/>
    <w:rsid w:val="00AC3380"/>
    <w:rsid w:val="00AC4516"/>
    <w:rsid w:val="00AC666D"/>
    <w:rsid w:val="00AC7E28"/>
    <w:rsid w:val="00AD3310"/>
    <w:rsid w:val="00AD3484"/>
    <w:rsid w:val="00AD4F66"/>
    <w:rsid w:val="00AD6CDD"/>
    <w:rsid w:val="00AE0EA9"/>
    <w:rsid w:val="00AE2DB0"/>
    <w:rsid w:val="00AE3723"/>
    <w:rsid w:val="00AE60B1"/>
    <w:rsid w:val="00AE6D4B"/>
    <w:rsid w:val="00AE7E75"/>
    <w:rsid w:val="00AF2AFA"/>
    <w:rsid w:val="00AF45C6"/>
    <w:rsid w:val="00AF470F"/>
    <w:rsid w:val="00AF6C80"/>
    <w:rsid w:val="00AF700D"/>
    <w:rsid w:val="00AF713C"/>
    <w:rsid w:val="00B00E39"/>
    <w:rsid w:val="00B01BA3"/>
    <w:rsid w:val="00B021AB"/>
    <w:rsid w:val="00B02C62"/>
    <w:rsid w:val="00B03EBA"/>
    <w:rsid w:val="00B04E9C"/>
    <w:rsid w:val="00B05354"/>
    <w:rsid w:val="00B124FC"/>
    <w:rsid w:val="00B15C97"/>
    <w:rsid w:val="00B15F55"/>
    <w:rsid w:val="00B16A4E"/>
    <w:rsid w:val="00B16F2C"/>
    <w:rsid w:val="00B17537"/>
    <w:rsid w:val="00B206F9"/>
    <w:rsid w:val="00B209F1"/>
    <w:rsid w:val="00B26C97"/>
    <w:rsid w:val="00B303A1"/>
    <w:rsid w:val="00B30878"/>
    <w:rsid w:val="00B318FC"/>
    <w:rsid w:val="00B3325A"/>
    <w:rsid w:val="00B33542"/>
    <w:rsid w:val="00B33FA1"/>
    <w:rsid w:val="00B3413E"/>
    <w:rsid w:val="00B3419E"/>
    <w:rsid w:val="00B34684"/>
    <w:rsid w:val="00B347B2"/>
    <w:rsid w:val="00B350DD"/>
    <w:rsid w:val="00B35853"/>
    <w:rsid w:val="00B3680C"/>
    <w:rsid w:val="00B40DC6"/>
    <w:rsid w:val="00B41C0E"/>
    <w:rsid w:val="00B44D34"/>
    <w:rsid w:val="00B44EEB"/>
    <w:rsid w:val="00B44F0A"/>
    <w:rsid w:val="00B45424"/>
    <w:rsid w:val="00B45FE0"/>
    <w:rsid w:val="00B47C87"/>
    <w:rsid w:val="00B51660"/>
    <w:rsid w:val="00B51CF3"/>
    <w:rsid w:val="00B52259"/>
    <w:rsid w:val="00B53164"/>
    <w:rsid w:val="00B53ACA"/>
    <w:rsid w:val="00B53CFB"/>
    <w:rsid w:val="00B53F35"/>
    <w:rsid w:val="00B54803"/>
    <w:rsid w:val="00B56F5C"/>
    <w:rsid w:val="00B57CEA"/>
    <w:rsid w:val="00B60949"/>
    <w:rsid w:val="00B60A90"/>
    <w:rsid w:val="00B60AA0"/>
    <w:rsid w:val="00B60C86"/>
    <w:rsid w:val="00B612B7"/>
    <w:rsid w:val="00B61D1C"/>
    <w:rsid w:val="00B62E88"/>
    <w:rsid w:val="00B62EC2"/>
    <w:rsid w:val="00B6322E"/>
    <w:rsid w:val="00B6552A"/>
    <w:rsid w:val="00B66884"/>
    <w:rsid w:val="00B67993"/>
    <w:rsid w:val="00B71772"/>
    <w:rsid w:val="00B72390"/>
    <w:rsid w:val="00B728A9"/>
    <w:rsid w:val="00B72F39"/>
    <w:rsid w:val="00B731BF"/>
    <w:rsid w:val="00B73A3C"/>
    <w:rsid w:val="00B74506"/>
    <w:rsid w:val="00B74A78"/>
    <w:rsid w:val="00B76AF4"/>
    <w:rsid w:val="00B76E79"/>
    <w:rsid w:val="00B77412"/>
    <w:rsid w:val="00B77F5E"/>
    <w:rsid w:val="00B81641"/>
    <w:rsid w:val="00B82D2B"/>
    <w:rsid w:val="00B82EEA"/>
    <w:rsid w:val="00B83639"/>
    <w:rsid w:val="00B837EB"/>
    <w:rsid w:val="00B84832"/>
    <w:rsid w:val="00B852D6"/>
    <w:rsid w:val="00B8560D"/>
    <w:rsid w:val="00B86885"/>
    <w:rsid w:val="00B90C55"/>
    <w:rsid w:val="00B915A7"/>
    <w:rsid w:val="00B9233C"/>
    <w:rsid w:val="00B92B03"/>
    <w:rsid w:val="00B93BA7"/>
    <w:rsid w:val="00B93F3E"/>
    <w:rsid w:val="00B94DE9"/>
    <w:rsid w:val="00B96A69"/>
    <w:rsid w:val="00B97685"/>
    <w:rsid w:val="00BA0454"/>
    <w:rsid w:val="00BA22B6"/>
    <w:rsid w:val="00BA3158"/>
    <w:rsid w:val="00BA3EAB"/>
    <w:rsid w:val="00BA419C"/>
    <w:rsid w:val="00BA446F"/>
    <w:rsid w:val="00BA4502"/>
    <w:rsid w:val="00BA522F"/>
    <w:rsid w:val="00BB1B55"/>
    <w:rsid w:val="00BB28F9"/>
    <w:rsid w:val="00BB4B81"/>
    <w:rsid w:val="00BB5C68"/>
    <w:rsid w:val="00BB6C39"/>
    <w:rsid w:val="00BC0176"/>
    <w:rsid w:val="00BC2412"/>
    <w:rsid w:val="00BC2C60"/>
    <w:rsid w:val="00BC2D5A"/>
    <w:rsid w:val="00BC6DD5"/>
    <w:rsid w:val="00BD1662"/>
    <w:rsid w:val="00BD1EDD"/>
    <w:rsid w:val="00BD6BDF"/>
    <w:rsid w:val="00BD7763"/>
    <w:rsid w:val="00BE0AED"/>
    <w:rsid w:val="00BE0BA4"/>
    <w:rsid w:val="00BE39AB"/>
    <w:rsid w:val="00BE3A75"/>
    <w:rsid w:val="00BE426F"/>
    <w:rsid w:val="00BE4306"/>
    <w:rsid w:val="00BF0562"/>
    <w:rsid w:val="00BF1D6C"/>
    <w:rsid w:val="00BF2F9F"/>
    <w:rsid w:val="00BF45E2"/>
    <w:rsid w:val="00BF48E4"/>
    <w:rsid w:val="00C00673"/>
    <w:rsid w:val="00C00FC3"/>
    <w:rsid w:val="00C03782"/>
    <w:rsid w:val="00C04B6C"/>
    <w:rsid w:val="00C04C82"/>
    <w:rsid w:val="00C051FD"/>
    <w:rsid w:val="00C1077B"/>
    <w:rsid w:val="00C121EC"/>
    <w:rsid w:val="00C126F6"/>
    <w:rsid w:val="00C134FA"/>
    <w:rsid w:val="00C15455"/>
    <w:rsid w:val="00C15FAB"/>
    <w:rsid w:val="00C16224"/>
    <w:rsid w:val="00C16EAD"/>
    <w:rsid w:val="00C1784A"/>
    <w:rsid w:val="00C2167E"/>
    <w:rsid w:val="00C23C86"/>
    <w:rsid w:val="00C245BE"/>
    <w:rsid w:val="00C24E7B"/>
    <w:rsid w:val="00C25886"/>
    <w:rsid w:val="00C25F81"/>
    <w:rsid w:val="00C2654D"/>
    <w:rsid w:val="00C26605"/>
    <w:rsid w:val="00C26D61"/>
    <w:rsid w:val="00C27E6E"/>
    <w:rsid w:val="00C3470E"/>
    <w:rsid w:val="00C34E99"/>
    <w:rsid w:val="00C353DA"/>
    <w:rsid w:val="00C354D6"/>
    <w:rsid w:val="00C361F2"/>
    <w:rsid w:val="00C378FD"/>
    <w:rsid w:val="00C37A79"/>
    <w:rsid w:val="00C405DF"/>
    <w:rsid w:val="00C4137A"/>
    <w:rsid w:val="00C42F18"/>
    <w:rsid w:val="00C43C73"/>
    <w:rsid w:val="00C45C93"/>
    <w:rsid w:val="00C46DF3"/>
    <w:rsid w:val="00C476AC"/>
    <w:rsid w:val="00C47E10"/>
    <w:rsid w:val="00C516B1"/>
    <w:rsid w:val="00C52FB8"/>
    <w:rsid w:val="00C564D6"/>
    <w:rsid w:val="00C57B85"/>
    <w:rsid w:val="00C57D0C"/>
    <w:rsid w:val="00C601DA"/>
    <w:rsid w:val="00C60786"/>
    <w:rsid w:val="00C6082E"/>
    <w:rsid w:val="00C6190E"/>
    <w:rsid w:val="00C62CF0"/>
    <w:rsid w:val="00C62D95"/>
    <w:rsid w:val="00C63C81"/>
    <w:rsid w:val="00C641FF"/>
    <w:rsid w:val="00C64F61"/>
    <w:rsid w:val="00C72DFB"/>
    <w:rsid w:val="00C734BE"/>
    <w:rsid w:val="00C74482"/>
    <w:rsid w:val="00C74768"/>
    <w:rsid w:val="00C74CF8"/>
    <w:rsid w:val="00C75B19"/>
    <w:rsid w:val="00C762CB"/>
    <w:rsid w:val="00C764E3"/>
    <w:rsid w:val="00C76B33"/>
    <w:rsid w:val="00C77199"/>
    <w:rsid w:val="00C772BB"/>
    <w:rsid w:val="00C77B6F"/>
    <w:rsid w:val="00C800CA"/>
    <w:rsid w:val="00C8084D"/>
    <w:rsid w:val="00C8088A"/>
    <w:rsid w:val="00C82630"/>
    <w:rsid w:val="00C8629B"/>
    <w:rsid w:val="00C86EA5"/>
    <w:rsid w:val="00C86FE5"/>
    <w:rsid w:val="00C9033C"/>
    <w:rsid w:val="00C90689"/>
    <w:rsid w:val="00C90B36"/>
    <w:rsid w:val="00C912F7"/>
    <w:rsid w:val="00C9326F"/>
    <w:rsid w:val="00C95DBE"/>
    <w:rsid w:val="00C95FF6"/>
    <w:rsid w:val="00C96E94"/>
    <w:rsid w:val="00CA28D8"/>
    <w:rsid w:val="00CA2F3F"/>
    <w:rsid w:val="00CA52F3"/>
    <w:rsid w:val="00CA531B"/>
    <w:rsid w:val="00CA5CDF"/>
    <w:rsid w:val="00CA6265"/>
    <w:rsid w:val="00CA7E4D"/>
    <w:rsid w:val="00CB1883"/>
    <w:rsid w:val="00CB2A90"/>
    <w:rsid w:val="00CB3688"/>
    <w:rsid w:val="00CB36A4"/>
    <w:rsid w:val="00CB3EBE"/>
    <w:rsid w:val="00CB5CDE"/>
    <w:rsid w:val="00CB640B"/>
    <w:rsid w:val="00CB70F4"/>
    <w:rsid w:val="00CC08A4"/>
    <w:rsid w:val="00CC5392"/>
    <w:rsid w:val="00CC5C09"/>
    <w:rsid w:val="00CC5EE7"/>
    <w:rsid w:val="00CC6830"/>
    <w:rsid w:val="00CC75FE"/>
    <w:rsid w:val="00CD0872"/>
    <w:rsid w:val="00CD1311"/>
    <w:rsid w:val="00CD7747"/>
    <w:rsid w:val="00CE0EEA"/>
    <w:rsid w:val="00CE11D3"/>
    <w:rsid w:val="00CE1B9B"/>
    <w:rsid w:val="00CE497A"/>
    <w:rsid w:val="00CE57ED"/>
    <w:rsid w:val="00CF236A"/>
    <w:rsid w:val="00CF4121"/>
    <w:rsid w:val="00CF4F77"/>
    <w:rsid w:val="00D045F4"/>
    <w:rsid w:val="00D05DB2"/>
    <w:rsid w:val="00D10866"/>
    <w:rsid w:val="00D10EEF"/>
    <w:rsid w:val="00D111C4"/>
    <w:rsid w:val="00D125FB"/>
    <w:rsid w:val="00D15F19"/>
    <w:rsid w:val="00D165E2"/>
    <w:rsid w:val="00D16BD8"/>
    <w:rsid w:val="00D16C73"/>
    <w:rsid w:val="00D17F13"/>
    <w:rsid w:val="00D21604"/>
    <w:rsid w:val="00D24230"/>
    <w:rsid w:val="00D27A8E"/>
    <w:rsid w:val="00D32097"/>
    <w:rsid w:val="00D32C5B"/>
    <w:rsid w:val="00D34E0D"/>
    <w:rsid w:val="00D34EFE"/>
    <w:rsid w:val="00D35A07"/>
    <w:rsid w:val="00D37B04"/>
    <w:rsid w:val="00D401C9"/>
    <w:rsid w:val="00D40943"/>
    <w:rsid w:val="00D410D3"/>
    <w:rsid w:val="00D43AE5"/>
    <w:rsid w:val="00D43CB4"/>
    <w:rsid w:val="00D44941"/>
    <w:rsid w:val="00D45814"/>
    <w:rsid w:val="00D51083"/>
    <w:rsid w:val="00D53291"/>
    <w:rsid w:val="00D540DA"/>
    <w:rsid w:val="00D54D1A"/>
    <w:rsid w:val="00D54FEF"/>
    <w:rsid w:val="00D550C9"/>
    <w:rsid w:val="00D5555C"/>
    <w:rsid w:val="00D55DF5"/>
    <w:rsid w:val="00D5766C"/>
    <w:rsid w:val="00D57A7D"/>
    <w:rsid w:val="00D61813"/>
    <w:rsid w:val="00D645D7"/>
    <w:rsid w:val="00D65659"/>
    <w:rsid w:val="00D66859"/>
    <w:rsid w:val="00D67D11"/>
    <w:rsid w:val="00D710BE"/>
    <w:rsid w:val="00D71534"/>
    <w:rsid w:val="00D71548"/>
    <w:rsid w:val="00D72395"/>
    <w:rsid w:val="00D74E65"/>
    <w:rsid w:val="00D75E9D"/>
    <w:rsid w:val="00D77642"/>
    <w:rsid w:val="00D7774B"/>
    <w:rsid w:val="00D80949"/>
    <w:rsid w:val="00D90ED3"/>
    <w:rsid w:val="00D90EF3"/>
    <w:rsid w:val="00D927C9"/>
    <w:rsid w:val="00D929C7"/>
    <w:rsid w:val="00D92E2E"/>
    <w:rsid w:val="00D95444"/>
    <w:rsid w:val="00D95798"/>
    <w:rsid w:val="00D959F9"/>
    <w:rsid w:val="00D95CEA"/>
    <w:rsid w:val="00DA52B7"/>
    <w:rsid w:val="00DA55E6"/>
    <w:rsid w:val="00DB1692"/>
    <w:rsid w:val="00DB27E2"/>
    <w:rsid w:val="00DB2D64"/>
    <w:rsid w:val="00DB2E06"/>
    <w:rsid w:val="00DB4856"/>
    <w:rsid w:val="00DB6C1C"/>
    <w:rsid w:val="00DC1B61"/>
    <w:rsid w:val="00DC2F75"/>
    <w:rsid w:val="00DC5431"/>
    <w:rsid w:val="00DC64FB"/>
    <w:rsid w:val="00DD0315"/>
    <w:rsid w:val="00DD0EC6"/>
    <w:rsid w:val="00DD1C52"/>
    <w:rsid w:val="00DD49D0"/>
    <w:rsid w:val="00DD4E58"/>
    <w:rsid w:val="00DD58E2"/>
    <w:rsid w:val="00DD76A8"/>
    <w:rsid w:val="00DE1C2E"/>
    <w:rsid w:val="00DE24E7"/>
    <w:rsid w:val="00DE4EE2"/>
    <w:rsid w:val="00DE60EB"/>
    <w:rsid w:val="00DE68E0"/>
    <w:rsid w:val="00DE68E4"/>
    <w:rsid w:val="00DF00ED"/>
    <w:rsid w:val="00DF2B89"/>
    <w:rsid w:val="00DF2C9A"/>
    <w:rsid w:val="00DF769F"/>
    <w:rsid w:val="00E01BB4"/>
    <w:rsid w:val="00E023DE"/>
    <w:rsid w:val="00E0289B"/>
    <w:rsid w:val="00E036D0"/>
    <w:rsid w:val="00E0407F"/>
    <w:rsid w:val="00E05A25"/>
    <w:rsid w:val="00E060AD"/>
    <w:rsid w:val="00E07DC4"/>
    <w:rsid w:val="00E117F7"/>
    <w:rsid w:val="00E11C69"/>
    <w:rsid w:val="00E13C74"/>
    <w:rsid w:val="00E13F1D"/>
    <w:rsid w:val="00E1660A"/>
    <w:rsid w:val="00E173B6"/>
    <w:rsid w:val="00E20CCD"/>
    <w:rsid w:val="00E20FF9"/>
    <w:rsid w:val="00E243AE"/>
    <w:rsid w:val="00E24CC7"/>
    <w:rsid w:val="00E302EA"/>
    <w:rsid w:val="00E31728"/>
    <w:rsid w:val="00E31943"/>
    <w:rsid w:val="00E321EF"/>
    <w:rsid w:val="00E32D25"/>
    <w:rsid w:val="00E32F3F"/>
    <w:rsid w:val="00E33BE5"/>
    <w:rsid w:val="00E34AC5"/>
    <w:rsid w:val="00E36578"/>
    <w:rsid w:val="00E40104"/>
    <w:rsid w:val="00E40FD6"/>
    <w:rsid w:val="00E446E9"/>
    <w:rsid w:val="00E451FD"/>
    <w:rsid w:val="00E463B4"/>
    <w:rsid w:val="00E47753"/>
    <w:rsid w:val="00E5040C"/>
    <w:rsid w:val="00E51442"/>
    <w:rsid w:val="00E5250C"/>
    <w:rsid w:val="00E52D91"/>
    <w:rsid w:val="00E550C3"/>
    <w:rsid w:val="00E5775B"/>
    <w:rsid w:val="00E60001"/>
    <w:rsid w:val="00E65BFD"/>
    <w:rsid w:val="00E66A03"/>
    <w:rsid w:val="00E66EC5"/>
    <w:rsid w:val="00E673CA"/>
    <w:rsid w:val="00E72D7D"/>
    <w:rsid w:val="00E74D41"/>
    <w:rsid w:val="00E81068"/>
    <w:rsid w:val="00E82922"/>
    <w:rsid w:val="00E8492A"/>
    <w:rsid w:val="00E85F4A"/>
    <w:rsid w:val="00E87C6C"/>
    <w:rsid w:val="00E9031A"/>
    <w:rsid w:val="00E90D06"/>
    <w:rsid w:val="00E926D4"/>
    <w:rsid w:val="00E92A5E"/>
    <w:rsid w:val="00E96376"/>
    <w:rsid w:val="00E965C3"/>
    <w:rsid w:val="00E972C3"/>
    <w:rsid w:val="00E97DCD"/>
    <w:rsid w:val="00EA120B"/>
    <w:rsid w:val="00EA198A"/>
    <w:rsid w:val="00EA27FE"/>
    <w:rsid w:val="00EA60F7"/>
    <w:rsid w:val="00EA7231"/>
    <w:rsid w:val="00EB21EE"/>
    <w:rsid w:val="00EB2366"/>
    <w:rsid w:val="00EB2A52"/>
    <w:rsid w:val="00EB5A09"/>
    <w:rsid w:val="00EB5F68"/>
    <w:rsid w:val="00EB63D2"/>
    <w:rsid w:val="00EC13AE"/>
    <w:rsid w:val="00EC2A43"/>
    <w:rsid w:val="00EC3D8F"/>
    <w:rsid w:val="00EC45A7"/>
    <w:rsid w:val="00EC76F3"/>
    <w:rsid w:val="00ED00D5"/>
    <w:rsid w:val="00ED0C42"/>
    <w:rsid w:val="00ED0FC8"/>
    <w:rsid w:val="00ED1D61"/>
    <w:rsid w:val="00ED1D71"/>
    <w:rsid w:val="00ED25CB"/>
    <w:rsid w:val="00ED29BF"/>
    <w:rsid w:val="00ED2F3B"/>
    <w:rsid w:val="00ED350A"/>
    <w:rsid w:val="00ED39F8"/>
    <w:rsid w:val="00ED3BC3"/>
    <w:rsid w:val="00ED5D1A"/>
    <w:rsid w:val="00ED677B"/>
    <w:rsid w:val="00ED78C7"/>
    <w:rsid w:val="00EE0453"/>
    <w:rsid w:val="00EE16E0"/>
    <w:rsid w:val="00EE2979"/>
    <w:rsid w:val="00EE33CE"/>
    <w:rsid w:val="00EE3F29"/>
    <w:rsid w:val="00EE4565"/>
    <w:rsid w:val="00EE471C"/>
    <w:rsid w:val="00EE6048"/>
    <w:rsid w:val="00EE6625"/>
    <w:rsid w:val="00EE6912"/>
    <w:rsid w:val="00EF3048"/>
    <w:rsid w:val="00EF3DC2"/>
    <w:rsid w:val="00EF5507"/>
    <w:rsid w:val="00EF5B49"/>
    <w:rsid w:val="00EF63C8"/>
    <w:rsid w:val="00EF65D0"/>
    <w:rsid w:val="00EF6752"/>
    <w:rsid w:val="00F00DE3"/>
    <w:rsid w:val="00F00FD3"/>
    <w:rsid w:val="00F01BA6"/>
    <w:rsid w:val="00F02198"/>
    <w:rsid w:val="00F02580"/>
    <w:rsid w:val="00F043C6"/>
    <w:rsid w:val="00F04AC4"/>
    <w:rsid w:val="00F05888"/>
    <w:rsid w:val="00F05A0D"/>
    <w:rsid w:val="00F05F8E"/>
    <w:rsid w:val="00F0772C"/>
    <w:rsid w:val="00F13910"/>
    <w:rsid w:val="00F13CE9"/>
    <w:rsid w:val="00F15333"/>
    <w:rsid w:val="00F176C9"/>
    <w:rsid w:val="00F17E10"/>
    <w:rsid w:val="00F233DB"/>
    <w:rsid w:val="00F23A76"/>
    <w:rsid w:val="00F248FA"/>
    <w:rsid w:val="00F25774"/>
    <w:rsid w:val="00F26BD9"/>
    <w:rsid w:val="00F271D7"/>
    <w:rsid w:val="00F315D4"/>
    <w:rsid w:val="00F31A88"/>
    <w:rsid w:val="00F33216"/>
    <w:rsid w:val="00F33D95"/>
    <w:rsid w:val="00F3415A"/>
    <w:rsid w:val="00F37C93"/>
    <w:rsid w:val="00F41953"/>
    <w:rsid w:val="00F41B78"/>
    <w:rsid w:val="00F44A26"/>
    <w:rsid w:val="00F45035"/>
    <w:rsid w:val="00F456FB"/>
    <w:rsid w:val="00F475FD"/>
    <w:rsid w:val="00F50EF4"/>
    <w:rsid w:val="00F510C5"/>
    <w:rsid w:val="00F5216F"/>
    <w:rsid w:val="00F555D6"/>
    <w:rsid w:val="00F61146"/>
    <w:rsid w:val="00F61441"/>
    <w:rsid w:val="00F61673"/>
    <w:rsid w:val="00F61732"/>
    <w:rsid w:val="00F67EC1"/>
    <w:rsid w:val="00F7012E"/>
    <w:rsid w:val="00F710D7"/>
    <w:rsid w:val="00F72308"/>
    <w:rsid w:val="00F73954"/>
    <w:rsid w:val="00F7482E"/>
    <w:rsid w:val="00F80952"/>
    <w:rsid w:val="00F80E46"/>
    <w:rsid w:val="00F81743"/>
    <w:rsid w:val="00F8284A"/>
    <w:rsid w:val="00F82A5E"/>
    <w:rsid w:val="00F84424"/>
    <w:rsid w:val="00F877E3"/>
    <w:rsid w:val="00F8787C"/>
    <w:rsid w:val="00F90992"/>
    <w:rsid w:val="00F90ABF"/>
    <w:rsid w:val="00F913C6"/>
    <w:rsid w:val="00F948BA"/>
    <w:rsid w:val="00F94EF7"/>
    <w:rsid w:val="00FA0097"/>
    <w:rsid w:val="00FA1222"/>
    <w:rsid w:val="00FA2C46"/>
    <w:rsid w:val="00FA347B"/>
    <w:rsid w:val="00FA35AA"/>
    <w:rsid w:val="00FA4550"/>
    <w:rsid w:val="00FA7592"/>
    <w:rsid w:val="00FB212E"/>
    <w:rsid w:val="00FB474B"/>
    <w:rsid w:val="00FB4946"/>
    <w:rsid w:val="00FB55E1"/>
    <w:rsid w:val="00FB7063"/>
    <w:rsid w:val="00FC41E6"/>
    <w:rsid w:val="00FC515A"/>
    <w:rsid w:val="00FC7A8C"/>
    <w:rsid w:val="00FD09E5"/>
    <w:rsid w:val="00FD1950"/>
    <w:rsid w:val="00FD6AB4"/>
    <w:rsid w:val="00FD6D53"/>
    <w:rsid w:val="00FD7751"/>
    <w:rsid w:val="00FD79C3"/>
    <w:rsid w:val="00FE1803"/>
    <w:rsid w:val="00FE25F1"/>
    <w:rsid w:val="00FE2F9E"/>
    <w:rsid w:val="00FE5885"/>
    <w:rsid w:val="00FE5923"/>
    <w:rsid w:val="00FE613E"/>
    <w:rsid w:val="00FE6EC9"/>
    <w:rsid w:val="00FF41F6"/>
    <w:rsid w:val="00FF55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 w:type="character" w:customStyle="1" w:styleId="st">
    <w:name w:val="st"/>
    <w:basedOn w:val="DefaultParagraphFont"/>
    <w:rsid w:val="005750D3"/>
  </w:style>
  <w:style w:type="paragraph" w:customStyle="1" w:styleId="Compact">
    <w:name w:val="Compact"/>
    <w:basedOn w:val="BodyText"/>
    <w:qFormat/>
    <w:rsid w:val="004754A3"/>
    <w:pPr>
      <w:spacing w:before="36" w:after="36"/>
    </w:pPr>
  </w:style>
  <w:style w:type="table" w:customStyle="1" w:styleId="Table">
    <w:name w:val="Table"/>
    <w:semiHidden/>
    <w:unhideWhenUsed/>
    <w:qFormat/>
    <w:rsid w:val="004754A3"/>
    <w:pPr>
      <w:spacing w:after="200"/>
    </w:p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4754A3"/>
    <w:pPr>
      <w:spacing w:after="120"/>
    </w:pPr>
  </w:style>
  <w:style w:type="character" w:customStyle="1" w:styleId="BodyTextChar">
    <w:name w:val="Body Text Char"/>
    <w:basedOn w:val="DefaultParagraphFont"/>
    <w:link w:val="BodyText"/>
    <w:uiPriority w:val="99"/>
    <w:semiHidden/>
    <w:rsid w:val="004754A3"/>
  </w:style>
  <w:style w:type="paragraph" w:styleId="Revision">
    <w:name w:val="Revision"/>
    <w:hidden/>
    <w:uiPriority w:val="99"/>
    <w:semiHidden/>
    <w:rsid w:val="001F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296766145">
      <w:bodyDiv w:val="1"/>
      <w:marLeft w:val="0"/>
      <w:marRight w:val="0"/>
      <w:marTop w:val="0"/>
      <w:marBottom w:val="0"/>
      <w:divBdr>
        <w:top w:val="none" w:sz="0" w:space="0" w:color="auto"/>
        <w:left w:val="none" w:sz="0" w:space="0" w:color="auto"/>
        <w:bottom w:val="none" w:sz="0" w:space="0" w:color="auto"/>
        <w:right w:val="none" w:sz="0" w:space="0" w:color="auto"/>
      </w:divBdr>
      <w:divsChild>
        <w:div w:id="737169381">
          <w:marLeft w:val="0"/>
          <w:marRight w:val="0"/>
          <w:marTop w:val="0"/>
          <w:marBottom w:val="0"/>
          <w:divBdr>
            <w:top w:val="none" w:sz="0" w:space="0" w:color="auto"/>
            <w:left w:val="none" w:sz="0" w:space="0" w:color="auto"/>
            <w:bottom w:val="none" w:sz="0" w:space="0" w:color="auto"/>
            <w:right w:val="none" w:sz="0" w:space="0" w:color="auto"/>
          </w:divBdr>
          <w:divsChild>
            <w:div w:id="680132893">
              <w:marLeft w:val="0"/>
              <w:marRight w:val="0"/>
              <w:marTop w:val="0"/>
              <w:marBottom w:val="0"/>
              <w:divBdr>
                <w:top w:val="none" w:sz="0" w:space="0" w:color="auto"/>
                <w:left w:val="none" w:sz="0" w:space="0" w:color="auto"/>
                <w:bottom w:val="none" w:sz="0" w:space="0" w:color="auto"/>
                <w:right w:val="none" w:sz="0" w:space="0" w:color="auto"/>
              </w:divBdr>
              <w:divsChild>
                <w:div w:id="468984929">
                  <w:marLeft w:val="0"/>
                  <w:marRight w:val="0"/>
                  <w:marTop w:val="0"/>
                  <w:marBottom w:val="0"/>
                  <w:divBdr>
                    <w:top w:val="none" w:sz="0" w:space="0" w:color="auto"/>
                    <w:left w:val="none" w:sz="0" w:space="0" w:color="auto"/>
                    <w:bottom w:val="none" w:sz="0" w:space="0" w:color="auto"/>
                    <w:right w:val="none" w:sz="0" w:space="0" w:color="auto"/>
                  </w:divBdr>
                  <w:divsChild>
                    <w:div w:id="68675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59411">
      <w:bodyDiv w:val="1"/>
      <w:marLeft w:val="0"/>
      <w:marRight w:val="0"/>
      <w:marTop w:val="0"/>
      <w:marBottom w:val="0"/>
      <w:divBdr>
        <w:top w:val="none" w:sz="0" w:space="0" w:color="auto"/>
        <w:left w:val="none" w:sz="0" w:space="0" w:color="auto"/>
        <w:bottom w:val="none" w:sz="0" w:space="0" w:color="auto"/>
        <w:right w:val="none" w:sz="0" w:space="0" w:color="auto"/>
      </w:divBdr>
      <w:divsChild>
        <w:div w:id="1432050359">
          <w:marLeft w:val="0"/>
          <w:marRight w:val="0"/>
          <w:marTop w:val="0"/>
          <w:marBottom w:val="0"/>
          <w:divBdr>
            <w:top w:val="none" w:sz="0" w:space="0" w:color="auto"/>
            <w:left w:val="none" w:sz="0" w:space="0" w:color="auto"/>
            <w:bottom w:val="none" w:sz="0" w:space="0" w:color="auto"/>
            <w:right w:val="none" w:sz="0" w:space="0" w:color="auto"/>
          </w:divBdr>
          <w:divsChild>
            <w:div w:id="1184707870">
              <w:marLeft w:val="0"/>
              <w:marRight w:val="0"/>
              <w:marTop w:val="0"/>
              <w:marBottom w:val="0"/>
              <w:divBdr>
                <w:top w:val="none" w:sz="0" w:space="0" w:color="auto"/>
                <w:left w:val="none" w:sz="0" w:space="0" w:color="auto"/>
                <w:bottom w:val="none" w:sz="0" w:space="0" w:color="auto"/>
                <w:right w:val="none" w:sz="0" w:space="0" w:color="auto"/>
              </w:divBdr>
              <w:divsChild>
                <w:div w:id="1036462525">
                  <w:marLeft w:val="0"/>
                  <w:marRight w:val="0"/>
                  <w:marTop w:val="0"/>
                  <w:marBottom w:val="0"/>
                  <w:divBdr>
                    <w:top w:val="none" w:sz="0" w:space="0" w:color="auto"/>
                    <w:left w:val="none" w:sz="0" w:space="0" w:color="auto"/>
                    <w:bottom w:val="none" w:sz="0" w:space="0" w:color="auto"/>
                    <w:right w:val="none" w:sz="0" w:space="0" w:color="auto"/>
                  </w:divBdr>
                  <w:divsChild>
                    <w:div w:id="170282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864068">
      <w:bodyDiv w:val="1"/>
      <w:marLeft w:val="0"/>
      <w:marRight w:val="0"/>
      <w:marTop w:val="0"/>
      <w:marBottom w:val="0"/>
      <w:divBdr>
        <w:top w:val="none" w:sz="0" w:space="0" w:color="auto"/>
        <w:left w:val="none" w:sz="0" w:space="0" w:color="auto"/>
        <w:bottom w:val="none" w:sz="0" w:space="0" w:color="auto"/>
        <w:right w:val="none" w:sz="0" w:space="0" w:color="auto"/>
      </w:divBdr>
      <w:divsChild>
        <w:div w:id="25569274">
          <w:marLeft w:val="0"/>
          <w:marRight w:val="0"/>
          <w:marTop w:val="0"/>
          <w:marBottom w:val="0"/>
          <w:divBdr>
            <w:top w:val="none" w:sz="0" w:space="0" w:color="auto"/>
            <w:left w:val="none" w:sz="0" w:space="0" w:color="auto"/>
            <w:bottom w:val="none" w:sz="0" w:space="0" w:color="auto"/>
            <w:right w:val="none" w:sz="0" w:space="0" w:color="auto"/>
          </w:divBdr>
          <w:divsChild>
            <w:div w:id="321128815">
              <w:marLeft w:val="0"/>
              <w:marRight w:val="0"/>
              <w:marTop w:val="0"/>
              <w:marBottom w:val="0"/>
              <w:divBdr>
                <w:top w:val="none" w:sz="0" w:space="0" w:color="auto"/>
                <w:left w:val="none" w:sz="0" w:space="0" w:color="auto"/>
                <w:bottom w:val="none" w:sz="0" w:space="0" w:color="auto"/>
                <w:right w:val="none" w:sz="0" w:space="0" w:color="auto"/>
              </w:divBdr>
              <w:divsChild>
                <w:div w:id="741416502">
                  <w:marLeft w:val="0"/>
                  <w:marRight w:val="0"/>
                  <w:marTop w:val="0"/>
                  <w:marBottom w:val="0"/>
                  <w:divBdr>
                    <w:top w:val="none" w:sz="0" w:space="0" w:color="auto"/>
                    <w:left w:val="none" w:sz="0" w:space="0" w:color="auto"/>
                    <w:bottom w:val="none" w:sz="0" w:space="0" w:color="auto"/>
                    <w:right w:val="none" w:sz="0" w:space="0" w:color="auto"/>
                  </w:divBdr>
                  <w:divsChild>
                    <w:div w:id="8347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917209">
      <w:bodyDiv w:val="1"/>
      <w:marLeft w:val="0"/>
      <w:marRight w:val="0"/>
      <w:marTop w:val="0"/>
      <w:marBottom w:val="0"/>
      <w:divBdr>
        <w:top w:val="none" w:sz="0" w:space="0" w:color="auto"/>
        <w:left w:val="none" w:sz="0" w:space="0" w:color="auto"/>
        <w:bottom w:val="none" w:sz="0" w:space="0" w:color="auto"/>
        <w:right w:val="none" w:sz="0" w:space="0" w:color="auto"/>
      </w:divBdr>
      <w:divsChild>
        <w:div w:id="864443397">
          <w:marLeft w:val="0"/>
          <w:marRight w:val="0"/>
          <w:marTop w:val="0"/>
          <w:marBottom w:val="0"/>
          <w:divBdr>
            <w:top w:val="none" w:sz="0" w:space="0" w:color="auto"/>
            <w:left w:val="none" w:sz="0" w:space="0" w:color="auto"/>
            <w:bottom w:val="none" w:sz="0" w:space="0" w:color="auto"/>
            <w:right w:val="none" w:sz="0" w:space="0" w:color="auto"/>
          </w:divBdr>
          <w:divsChild>
            <w:div w:id="508981584">
              <w:marLeft w:val="0"/>
              <w:marRight w:val="0"/>
              <w:marTop w:val="0"/>
              <w:marBottom w:val="0"/>
              <w:divBdr>
                <w:top w:val="none" w:sz="0" w:space="0" w:color="auto"/>
                <w:left w:val="none" w:sz="0" w:space="0" w:color="auto"/>
                <w:bottom w:val="none" w:sz="0" w:space="0" w:color="auto"/>
                <w:right w:val="none" w:sz="0" w:space="0" w:color="auto"/>
              </w:divBdr>
              <w:divsChild>
                <w:div w:id="28606120">
                  <w:marLeft w:val="0"/>
                  <w:marRight w:val="0"/>
                  <w:marTop w:val="0"/>
                  <w:marBottom w:val="0"/>
                  <w:divBdr>
                    <w:top w:val="none" w:sz="0" w:space="0" w:color="auto"/>
                    <w:left w:val="none" w:sz="0" w:space="0" w:color="auto"/>
                    <w:bottom w:val="none" w:sz="0" w:space="0" w:color="auto"/>
                    <w:right w:val="none" w:sz="0" w:space="0" w:color="auto"/>
                  </w:divBdr>
                  <w:divsChild>
                    <w:div w:id="13455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050510">
      <w:bodyDiv w:val="1"/>
      <w:marLeft w:val="0"/>
      <w:marRight w:val="0"/>
      <w:marTop w:val="0"/>
      <w:marBottom w:val="0"/>
      <w:divBdr>
        <w:top w:val="none" w:sz="0" w:space="0" w:color="auto"/>
        <w:left w:val="none" w:sz="0" w:space="0" w:color="auto"/>
        <w:bottom w:val="none" w:sz="0" w:space="0" w:color="auto"/>
        <w:right w:val="none" w:sz="0" w:space="0" w:color="auto"/>
      </w:divBdr>
      <w:divsChild>
        <w:div w:id="2110660385">
          <w:marLeft w:val="0"/>
          <w:marRight w:val="0"/>
          <w:marTop w:val="0"/>
          <w:marBottom w:val="0"/>
          <w:divBdr>
            <w:top w:val="none" w:sz="0" w:space="0" w:color="auto"/>
            <w:left w:val="none" w:sz="0" w:space="0" w:color="auto"/>
            <w:bottom w:val="none" w:sz="0" w:space="0" w:color="auto"/>
            <w:right w:val="none" w:sz="0" w:space="0" w:color="auto"/>
          </w:divBdr>
          <w:divsChild>
            <w:div w:id="2112046358">
              <w:marLeft w:val="0"/>
              <w:marRight w:val="0"/>
              <w:marTop w:val="0"/>
              <w:marBottom w:val="0"/>
              <w:divBdr>
                <w:top w:val="none" w:sz="0" w:space="0" w:color="auto"/>
                <w:left w:val="none" w:sz="0" w:space="0" w:color="auto"/>
                <w:bottom w:val="none" w:sz="0" w:space="0" w:color="auto"/>
                <w:right w:val="none" w:sz="0" w:space="0" w:color="auto"/>
              </w:divBdr>
              <w:divsChild>
                <w:div w:id="1298027292">
                  <w:marLeft w:val="0"/>
                  <w:marRight w:val="0"/>
                  <w:marTop w:val="0"/>
                  <w:marBottom w:val="0"/>
                  <w:divBdr>
                    <w:top w:val="none" w:sz="0" w:space="0" w:color="auto"/>
                    <w:left w:val="none" w:sz="0" w:space="0" w:color="auto"/>
                    <w:bottom w:val="none" w:sz="0" w:space="0" w:color="auto"/>
                    <w:right w:val="none" w:sz="0" w:space="0" w:color="auto"/>
                  </w:divBdr>
                  <w:divsChild>
                    <w:div w:id="4904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0356">
      <w:bodyDiv w:val="1"/>
      <w:marLeft w:val="0"/>
      <w:marRight w:val="0"/>
      <w:marTop w:val="0"/>
      <w:marBottom w:val="0"/>
      <w:divBdr>
        <w:top w:val="none" w:sz="0" w:space="0" w:color="auto"/>
        <w:left w:val="none" w:sz="0" w:space="0" w:color="auto"/>
        <w:bottom w:val="none" w:sz="0" w:space="0" w:color="auto"/>
        <w:right w:val="none" w:sz="0" w:space="0" w:color="auto"/>
      </w:divBdr>
      <w:divsChild>
        <w:div w:id="1808862955">
          <w:marLeft w:val="0"/>
          <w:marRight w:val="0"/>
          <w:marTop w:val="0"/>
          <w:marBottom w:val="0"/>
          <w:divBdr>
            <w:top w:val="none" w:sz="0" w:space="0" w:color="auto"/>
            <w:left w:val="none" w:sz="0" w:space="0" w:color="auto"/>
            <w:bottom w:val="none" w:sz="0" w:space="0" w:color="auto"/>
            <w:right w:val="none" w:sz="0" w:space="0" w:color="auto"/>
          </w:divBdr>
          <w:divsChild>
            <w:div w:id="1464495281">
              <w:marLeft w:val="0"/>
              <w:marRight w:val="0"/>
              <w:marTop w:val="0"/>
              <w:marBottom w:val="0"/>
              <w:divBdr>
                <w:top w:val="none" w:sz="0" w:space="0" w:color="auto"/>
                <w:left w:val="none" w:sz="0" w:space="0" w:color="auto"/>
                <w:bottom w:val="none" w:sz="0" w:space="0" w:color="auto"/>
                <w:right w:val="none" w:sz="0" w:space="0" w:color="auto"/>
              </w:divBdr>
              <w:divsChild>
                <w:div w:id="1419251141">
                  <w:marLeft w:val="0"/>
                  <w:marRight w:val="0"/>
                  <w:marTop w:val="0"/>
                  <w:marBottom w:val="0"/>
                  <w:divBdr>
                    <w:top w:val="none" w:sz="0" w:space="0" w:color="auto"/>
                    <w:left w:val="none" w:sz="0" w:space="0" w:color="auto"/>
                    <w:bottom w:val="none" w:sz="0" w:space="0" w:color="auto"/>
                    <w:right w:val="none" w:sz="0" w:space="0" w:color="auto"/>
                  </w:divBdr>
                  <w:divsChild>
                    <w:div w:id="298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3288">
      <w:bodyDiv w:val="1"/>
      <w:marLeft w:val="0"/>
      <w:marRight w:val="0"/>
      <w:marTop w:val="0"/>
      <w:marBottom w:val="0"/>
      <w:divBdr>
        <w:top w:val="none" w:sz="0" w:space="0" w:color="auto"/>
        <w:left w:val="none" w:sz="0" w:space="0" w:color="auto"/>
        <w:bottom w:val="none" w:sz="0" w:space="0" w:color="auto"/>
        <w:right w:val="none" w:sz="0" w:space="0" w:color="auto"/>
      </w:divBdr>
    </w:div>
    <w:div w:id="2057779366">
      <w:bodyDiv w:val="1"/>
      <w:marLeft w:val="0"/>
      <w:marRight w:val="0"/>
      <w:marTop w:val="0"/>
      <w:marBottom w:val="0"/>
      <w:divBdr>
        <w:top w:val="none" w:sz="0" w:space="0" w:color="auto"/>
        <w:left w:val="none" w:sz="0" w:space="0" w:color="auto"/>
        <w:bottom w:val="none" w:sz="0" w:space="0" w:color="auto"/>
        <w:right w:val="none" w:sz="0" w:space="0" w:color="auto"/>
      </w:divBdr>
      <w:divsChild>
        <w:div w:id="1185292387">
          <w:marLeft w:val="0"/>
          <w:marRight w:val="0"/>
          <w:marTop w:val="0"/>
          <w:marBottom w:val="0"/>
          <w:divBdr>
            <w:top w:val="none" w:sz="0" w:space="0" w:color="auto"/>
            <w:left w:val="none" w:sz="0" w:space="0" w:color="auto"/>
            <w:bottom w:val="none" w:sz="0" w:space="0" w:color="auto"/>
            <w:right w:val="none" w:sz="0" w:space="0" w:color="auto"/>
          </w:divBdr>
          <w:divsChild>
            <w:div w:id="101608694">
              <w:marLeft w:val="0"/>
              <w:marRight w:val="0"/>
              <w:marTop w:val="0"/>
              <w:marBottom w:val="0"/>
              <w:divBdr>
                <w:top w:val="none" w:sz="0" w:space="0" w:color="auto"/>
                <w:left w:val="none" w:sz="0" w:space="0" w:color="auto"/>
                <w:bottom w:val="none" w:sz="0" w:space="0" w:color="auto"/>
                <w:right w:val="none" w:sz="0" w:space="0" w:color="auto"/>
              </w:divBdr>
              <w:divsChild>
                <w:div w:id="85730607">
                  <w:marLeft w:val="0"/>
                  <w:marRight w:val="0"/>
                  <w:marTop w:val="0"/>
                  <w:marBottom w:val="0"/>
                  <w:divBdr>
                    <w:top w:val="none" w:sz="0" w:space="0" w:color="auto"/>
                    <w:left w:val="none" w:sz="0" w:space="0" w:color="auto"/>
                    <w:bottom w:val="none" w:sz="0" w:space="0" w:color="auto"/>
                    <w:right w:val="none" w:sz="0" w:space="0" w:color="auto"/>
                  </w:divBdr>
                  <w:divsChild>
                    <w:div w:id="4822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9</Pages>
  <Words>26806</Words>
  <Characters>152795</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7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 Title that tim is still thinking about</dc:subject>
  <dc:creator>Tim Vigers</dc:creator>
  <cp:keywords/>
  <dc:description/>
  <cp:lastModifiedBy>Tim Vigers</cp:lastModifiedBy>
  <cp:revision>993</cp:revision>
  <dcterms:created xsi:type="dcterms:W3CDTF">2020-08-05T16:22:00Z</dcterms:created>
  <dcterms:modified xsi:type="dcterms:W3CDTF">2020-08-1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Cm0wrPKq"/&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